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Sarcomeric and Non-Sarcomeric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r w:rsidR="005559AF">
        <w:rPr>
          <w:rFonts w:ascii="Roboto" w:hAnsi="Roboto" w:cs="Times New Roman"/>
          <w:sz w:val="18"/>
          <w:szCs w:val="18"/>
        </w:rPr>
        <w:t xml:space="preserve">Sarcomeric and </w:t>
      </w:r>
      <w:r w:rsidR="002C3C6B">
        <w:rPr>
          <w:rFonts w:ascii="Roboto" w:hAnsi="Roboto" w:cs="Times New Roman"/>
          <w:sz w:val="18"/>
          <w:szCs w:val="18"/>
        </w:rPr>
        <w:t>N</w:t>
      </w:r>
      <w:r w:rsidR="005559AF">
        <w:rPr>
          <w:rFonts w:ascii="Roboto" w:hAnsi="Roboto" w:cs="Times New Roman"/>
          <w:sz w:val="18"/>
          <w:szCs w:val="18"/>
        </w:rPr>
        <w:t>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r>
        <w:fldChar w:fldCharType="begin"/>
      </w:r>
      <w:r w:rsidRPr="009B43E5">
        <w:rPr>
          <w:lang w:val="fr-FR"/>
          <w:rPrChange w:id="1" w:author="Ho, Carolyn Y.,MD" w:date="2025-05-23T18:45:00Z" w16du:dateUtc="2025-05-23T22:45:00Z">
            <w:rPr/>
          </w:rPrChange>
        </w:rPr>
        <w:instrText>HYPERLINK "mailto:cho@bwh.harvard.edu"</w:instrText>
      </w:r>
      <w:r>
        <w:fldChar w:fldCharType="separate"/>
      </w:r>
      <w:r w:rsidRPr="00DB6D77">
        <w:rPr>
          <w:rStyle w:val="Hyperlink"/>
          <w:rFonts w:ascii="Roboto" w:hAnsi="Roboto" w:cs="Times New Roman"/>
          <w:sz w:val="18"/>
          <w:szCs w:val="18"/>
          <w:lang w:val="fr-FR"/>
        </w:rPr>
        <w:t>cho@bwh.harvard.edu</w:t>
      </w:r>
      <w:r>
        <w:fldChar w:fldCharType="end"/>
      </w:r>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9B43E5" w:rsidRDefault="001D711A" w:rsidP="001D711A">
      <w:pPr>
        <w:pStyle w:val="Ingenafstand"/>
        <w:rPr>
          <w:rFonts w:ascii="Roboto" w:hAnsi="Roboto" w:cs="Times New Roman"/>
          <w:sz w:val="18"/>
          <w:szCs w:val="18"/>
          <w:rPrChange w:id="2" w:author="Ho, Carolyn Y.,MD" w:date="2025-05-23T18:45:00Z" w16du:dateUtc="2025-05-23T22:45:00Z">
            <w:rPr>
              <w:rFonts w:ascii="Roboto" w:hAnsi="Roboto" w:cs="Times New Roman"/>
              <w:sz w:val="18"/>
              <w:szCs w:val="18"/>
              <w:lang w:val="fr-FR"/>
            </w:rPr>
          </w:rPrChange>
        </w:rPr>
      </w:pPr>
      <w:proofErr w:type="gramStart"/>
      <w:r w:rsidRPr="009B43E5">
        <w:rPr>
          <w:rFonts w:ascii="Roboto" w:hAnsi="Roboto" w:cs="Times New Roman"/>
          <w:sz w:val="18"/>
          <w:szCs w:val="18"/>
          <w:rPrChange w:id="3" w:author="Ho, Carolyn Y.,MD" w:date="2025-05-23T18:45:00Z" w16du:dateUtc="2025-05-23T22:45:00Z">
            <w:rPr>
              <w:rFonts w:ascii="Roboto" w:hAnsi="Roboto" w:cs="Times New Roman"/>
              <w:sz w:val="18"/>
              <w:szCs w:val="18"/>
              <w:lang w:val="fr-FR"/>
            </w:rPr>
          </w:rPrChange>
        </w:rPr>
        <w:t>Fax</w:t>
      </w:r>
      <w:r w:rsidR="004C6F6D" w:rsidRPr="009B43E5">
        <w:rPr>
          <w:rFonts w:ascii="Roboto" w:hAnsi="Roboto" w:cs="Times New Roman"/>
          <w:sz w:val="18"/>
          <w:szCs w:val="18"/>
          <w:rPrChange w:id="4" w:author="Ho, Carolyn Y.,MD" w:date="2025-05-23T18:45:00Z" w16du:dateUtc="2025-05-23T22:45:00Z">
            <w:rPr>
              <w:rFonts w:ascii="Roboto" w:hAnsi="Roboto" w:cs="Times New Roman"/>
              <w:sz w:val="18"/>
              <w:szCs w:val="18"/>
              <w:lang w:val="fr-FR"/>
            </w:rPr>
          </w:rPrChange>
        </w:rPr>
        <w:t> </w:t>
      </w:r>
      <w:r w:rsidRPr="009B43E5">
        <w:rPr>
          <w:rFonts w:ascii="Roboto" w:hAnsi="Roboto" w:cs="Times New Roman"/>
          <w:sz w:val="18"/>
          <w:szCs w:val="18"/>
          <w:rPrChange w:id="5" w:author="Ho, Carolyn Y.,MD" w:date="2025-05-23T18:45:00Z" w16du:dateUtc="2025-05-23T22:45:00Z">
            <w:rPr>
              <w:rFonts w:ascii="Roboto" w:hAnsi="Roboto" w:cs="Times New Roman"/>
              <w:sz w:val="18"/>
              <w:szCs w:val="18"/>
              <w:lang w:val="fr-FR"/>
            </w:rPr>
          </w:rPrChange>
        </w:rPr>
        <w:t>:</w:t>
      </w:r>
      <w:proofErr w:type="gramEnd"/>
      <w:r w:rsidRPr="009B43E5">
        <w:rPr>
          <w:rFonts w:ascii="Roboto" w:hAnsi="Roboto" w:cs="Times New Roman"/>
          <w:sz w:val="18"/>
          <w:szCs w:val="18"/>
          <w:rPrChange w:id="6" w:author="Ho, Carolyn Y.,MD" w:date="2025-05-23T18:45:00Z" w16du:dateUtc="2025-05-23T22:45:00Z">
            <w:rPr>
              <w:rFonts w:ascii="Roboto" w:hAnsi="Roboto" w:cs="Times New Roman"/>
              <w:sz w:val="18"/>
              <w:szCs w:val="18"/>
              <w:lang w:val="fr-FR"/>
            </w:rPr>
          </w:rPrChange>
        </w:rPr>
        <w:t xml:space="preserve"> 617-264-5265</w:t>
      </w:r>
    </w:p>
    <w:p w14:paraId="58BE50EE" w14:textId="77777777" w:rsidR="001D711A" w:rsidRPr="009B43E5" w:rsidRDefault="001D711A" w:rsidP="001D711A">
      <w:pPr>
        <w:spacing w:line="480" w:lineRule="auto"/>
        <w:rPr>
          <w:rFonts w:ascii="Roboto" w:hAnsi="Roboto"/>
          <w:b/>
          <w:bCs/>
          <w:sz w:val="18"/>
          <w:szCs w:val="18"/>
          <w:lang w:val="en-US"/>
          <w:rPrChange w:id="7" w:author="Ho, Carolyn Y.,MD" w:date="2025-05-23T18:45:00Z" w16du:dateUtc="2025-05-23T22:45:00Z">
            <w:rPr>
              <w:rFonts w:ascii="Roboto" w:hAnsi="Roboto"/>
              <w:b/>
              <w:bCs/>
              <w:sz w:val="18"/>
              <w:szCs w:val="18"/>
              <w:lang w:val="fr-FR"/>
            </w:rPr>
          </w:rPrChange>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3E5">
        <w:rPr>
          <w:lang w:val="da-DK"/>
          <w:rPrChange w:id="8" w:author="Ho, Carolyn Y.,MD" w:date="2025-05-23T18:45:00Z" w16du:dateUtc="2025-05-23T22:45: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33B7736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1</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FD2742F"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w:t>
      </w:r>
      <w:r w:rsidR="00557FA0">
        <w:rPr>
          <w:rFonts w:ascii="Roboto" w:hAnsi="Roboto"/>
          <w:sz w:val="18"/>
          <w:szCs w:val="18"/>
          <w:lang w:val="en-US"/>
        </w:rPr>
        <w:t>2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8"/>
          <w:footerReference w:type="default" r:id="rId9"/>
          <w:pgSz w:w="12240" w:h="15840"/>
          <w:pgMar w:top="1440" w:right="1440" w:bottom="992" w:left="1259" w:header="720" w:footer="720" w:gutter="0"/>
          <w:cols w:space="720"/>
          <w:titlePg/>
          <w:docGrid w:linePitch="360"/>
        </w:sectPr>
      </w:pPr>
      <w:bookmarkStart w:id="9"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47B8F33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del w:id="10" w:author="Christoffer Vissing" w:date="2025-05-29T01:52:00Z" w16du:dateUtc="2025-05-28T23:52:00Z">
        <w:r w:rsidR="007C7784" w:rsidRPr="00945228" w:rsidDel="0055147E">
          <w:rPr>
            <w:rFonts w:ascii="Roboto" w:hAnsi="Roboto"/>
            <w:sz w:val="22"/>
            <w:szCs w:val="22"/>
            <w:lang w:val="en-US"/>
          </w:rPr>
          <w:delText xml:space="preserve">Rare </w:delText>
        </w:r>
        <w:r w:rsidR="008065FD" w:rsidDel="0055147E">
          <w:rPr>
            <w:rFonts w:ascii="Roboto" w:hAnsi="Roboto"/>
            <w:sz w:val="22"/>
            <w:szCs w:val="22"/>
            <w:lang w:val="en-US"/>
          </w:rPr>
          <w:delText>s</w:delText>
        </w:r>
      </w:del>
      <w:ins w:id="11" w:author="Christoffer Vissing" w:date="2025-05-29T01:52:00Z" w16du:dateUtc="2025-05-28T23:52:00Z">
        <w:r w:rsidR="0055147E">
          <w:rPr>
            <w:rFonts w:ascii="Roboto" w:hAnsi="Roboto"/>
            <w:sz w:val="22"/>
            <w:szCs w:val="22"/>
            <w:lang w:val="en-US"/>
          </w:rPr>
          <w:t>S</w:t>
        </w:r>
      </w:ins>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1609EF">
        <w:rPr>
          <w:rFonts w:ascii="Roboto" w:hAnsi="Roboto"/>
          <w:sz w:val="22"/>
          <w:szCs w:val="22"/>
          <w:lang w:val="en-US"/>
        </w:rPr>
        <w:t>role</w:t>
      </w:r>
      <w:r w:rsidR="009204E4">
        <w:rPr>
          <w:rFonts w:ascii="Roboto" w:hAnsi="Roboto"/>
          <w:sz w:val="22"/>
          <w:szCs w:val="22"/>
          <w:lang w:val="en-US"/>
        </w:rPr>
        <w:t xml:space="preserve"> 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1609EF">
        <w:rPr>
          <w:rFonts w:ascii="Roboto" w:hAnsi="Roboto"/>
          <w:sz w:val="22"/>
          <w:szCs w:val="22"/>
          <w:lang w:val="en-US"/>
        </w:rPr>
        <w:t>in influencing</w:t>
      </w:r>
      <w:r w:rsidR="009204E4">
        <w:rPr>
          <w:rFonts w:ascii="Roboto" w:hAnsi="Roboto"/>
          <w:sz w:val="22"/>
          <w:szCs w:val="22"/>
          <w:lang w:val="en-US"/>
        </w:rPr>
        <w:t xml:space="preserve"> clinical</w:t>
      </w:r>
      <w:r w:rsidR="00E8033B" w:rsidRPr="00E8033B">
        <w:rPr>
          <w:rFonts w:ascii="Roboto" w:hAnsi="Roboto"/>
          <w:sz w:val="22"/>
          <w:szCs w:val="22"/>
          <w:lang w:val="en-US"/>
        </w:rPr>
        <w:t xml:space="preserve"> </w:t>
      </w:r>
      <w:proofErr w:type="gramStart"/>
      <w:r w:rsidR="00E8033B" w:rsidRPr="00E8033B">
        <w:rPr>
          <w:rFonts w:ascii="Roboto" w:hAnsi="Roboto"/>
          <w:sz w:val="22"/>
          <w:szCs w:val="22"/>
          <w:lang w:val="en-US"/>
        </w:rPr>
        <w:t>trajectories</w:t>
      </w:r>
      <w:proofErr w:type="gramEnd"/>
      <w:r w:rsidR="00E8033B" w:rsidRPr="00E8033B">
        <w:rPr>
          <w:rFonts w:ascii="Roboto" w:hAnsi="Roboto"/>
          <w:sz w:val="22"/>
          <w:szCs w:val="22"/>
          <w:lang w:val="en-US"/>
        </w:rPr>
        <w:t xml:space="preserve"> and the timing of key clinical events</w:t>
      </w:r>
      <w:r w:rsidR="001609EF">
        <w:rPr>
          <w:rFonts w:ascii="Roboto" w:hAnsi="Roboto"/>
          <w:sz w:val="22"/>
          <w:szCs w:val="22"/>
          <w:lang w:val="en-US"/>
        </w:rPr>
        <w:t xml:space="preserve"> differ i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versus 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E63D85C"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del w:id="12" w:author="Christoffer Vissing" w:date="2025-05-29T01:50:00Z" w16du:dateUtc="2025-05-28T23:50:00Z">
        <w:r w:rsidRPr="00907D0E" w:rsidDel="0055147E">
          <w:rPr>
            <w:rFonts w:ascii="Roboto" w:hAnsi="Roboto"/>
            <w:sz w:val="22"/>
            <w:szCs w:val="22"/>
            <w:lang w:val="en-US"/>
          </w:rPr>
          <w:delText>HCM</w:delText>
        </w:r>
        <w:r w:rsidR="00EF036F" w:rsidRPr="00907D0E" w:rsidDel="0055147E">
          <w:rPr>
            <w:rFonts w:ascii="Roboto" w:hAnsi="Roboto"/>
            <w:sz w:val="22"/>
            <w:szCs w:val="22"/>
            <w:lang w:val="en-US"/>
          </w:rPr>
          <w:delText xml:space="preserve"> </w:delText>
        </w:r>
      </w:del>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del w:id="13" w:author="Christoffer Vissing" w:date="2025-05-29T01:53:00Z" w16du:dateUtc="2025-05-28T23:53:00Z">
        <w:r w:rsidR="004C6F6D" w:rsidRPr="00907D0E" w:rsidDel="0055147E">
          <w:rPr>
            <w:rFonts w:ascii="Roboto" w:hAnsi="Roboto"/>
            <w:sz w:val="22"/>
            <w:szCs w:val="22"/>
            <w:lang w:val="en-US"/>
          </w:rPr>
          <w:delText xml:space="preserve"> (SHaRe)</w:delText>
        </w:r>
      </w:del>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5F637AD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r w:rsidR="005E3EFD" w:rsidRPr="008E1D94">
        <w:rPr>
          <w:rFonts w:ascii="Roboto" w:hAnsi="Roboto"/>
          <w:sz w:val="22"/>
          <w:szCs w:val="22"/>
          <w:lang w:val="en-US"/>
        </w:rPr>
        <w:t>sarcomeric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r w:rsidR="008065FD">
        <w:rPr>
          <w:rFonts w:ascii="Roboto" w:hAnsi="Roboto"/>
          <w:sz w:val="22"/>
          <w:szCs w:val="22"/>
          <w:lang w:val="en-US"/>
        </w:rPr>
        <w:t>s</w:t>
      </w:r>
      <w:r w:rsidR="00B14D85">
        <w:rPr>
          <w:rFonts w:ascii="Roboto" w:hAnsi="Roboto"/>
          <w:sz w:val="22"/>
          <w:szCs w:val="22"/>
          <w:lang w:val="en-US"/>
        </w:rPr>
        <w:t>arcomeric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6D6D1756"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ins w:id="14" w:author="Christoffer Vissing" w:date="2025-05-29T01:47:00Z" w16du:dateUtc="2025-05-28T23:47:00Z">
        <w:r w:rsidR="0055147E">
          <w:rPr>
            <w:rFonts w:ascii="Roboto" w:hAnsi="Roboto"/>
            <w:sz w:val="22"/>
            <w:szCs w:val="22"/>
            <w:lang w:val="en-US"/>
          </w:rPr>
          <w:t>-</w:t>
        </w:r>
      </w:ins>
      <w:r w:rsidR="003D3D16" w:rsidRPr="00B14D85">
        <w:rPr>
          <w:rFonts w:ascii="Roboto" w:hAnsi="Roboto"/>
          <w:sz w:val="22"/>
          <w:szCs w:val="22"/>
          <w:lang w:val="en-US"/>
        </w:rPr>
        <w:t>7.8 years</w:t>
      </w:r>
      <w:del w:id="15" w:author="Christoffer Vissing" w:date="2025-05-29T01:47:00Z" w16du:dateUtc="2025-05-28T23:47:00Z">
        <w:r w:rsidR="003D3D16" w:rsidRPr="00B14D85" w:rsidDel="0055147E">
          <w:rPr>
            <w:rFonts w:ascii="Roboto" w:hAnsi="Roboto"/>
            <w:sz w:val="22"/>
            <w:szCs w:val="22"/>
            <w:lang w:val="en-US"/>
          </w:rPr>
          <w:delText xml:space="preserve"> </w:delText>
        </w:r>
        <w:r w:rsidR="00B63985" w:rsidDel="0055147E">
          <w:rPr>
            <w:rFonts w:ascii="Roboto" w:hAnsi="Roboto"/>
            <w:sz w:val="22"/>
            <w:szCs w:val="22"/>
            <w:lang w:val="en-US"/>
          </w:rPr>
          <w:delText>younger</w:delText>
        </w:r>
      </w:del>
      <w:r w:rsidR="00036093">
        <w:rPr>
          <w:rFonts w:ascii="Roboto" w:hAnsi="Roboto"/>
          <w:sz w:val="22"/>
          <w:szCs w:val="22"/>
          <w:lang w:val="en-US"/>
        </w:rPr>
        <w:t>, p&lt;0.001</w:t>
      </w:r>
      <w:r w:rsidR="003D3D16" w:rsidRPr="00B14D85">
        <w:rPr>
          <w:rFonts w:ascii="Roboto" w:hAnsi="Roboto"/>
          <w:sz w:val="22"/>
          <w:szCs w:val="22"/>
          <w:lang w:val="en-US"/>
        </w:rPr>
        <w:t>)</w:t>
      </w:r>
      <w:ins w:id="16" w:author="Christoffer Vissing" w:date="2025-05-29T01:46:00Z" w16du:dateUtc="2025-05-28T23:46:00Z">
        <w:r w:rsidR="0055147E">
          <w:rPr>
            <w:rFonts w:ascii="Roboto" w:hAnsi="Roboto"/>
            <w:sz w:val="22"/>
            <w:szCs w:val="22"/>
            <w:lang w:val="en-US"/>
          </w:rPr>
          <w:t xml:space="preserve">, with an estimated 3.5 life-years lost between 44-85 years of </w:t>
        </w:r>
        <w:proofErr w:type="gramStart"/>
        <w:r w:rsidR="0055147E">
          <w:rPr>
            <w:rFonts w:ascii="Roboto" w:hAnsi="Roboto"/>
            <w:sz w:val="22"/>
            <w:szCs w:val="22"/>
            <w:lang w:val="en-US"/>
          </w:rPr>
          <w:t>age,</w:t>
        </w:r>
      </w:ins>
      <w:r w:rsidR="003D3D16" w:rsidRPr="00B14D85">
        <w:rPr>
          <w:rFonts w:ascii="Roboto" w:hAnsi="Roboto"/>
          <w:sz w:val="22"/>
          <w:szCs w:val="22"/>
          <w:lang w:val="en-US"/>
        </w:rPr>
        <w:t xml:space="preserve"> and</w:t>
      </w:r>
      <w:proofErr w:type="gramEnd"/>
      <w:r w:rsidR="00011CEB">
        <w:rPr>
          <w:rFonts w:ascii="Roboto" w:hAnsi="Roboto"/>
          <w:sz w:val="22"/>
          <w:szCs w:val="22"/>
          <w:lang w:val="en-US"/>
        </w:rPr>
        <w:t xml:space="preserve"> had</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45348719"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ins w:id="17" w:author="Christoffer Vissing" w:date="2025-05-29T01:55:00Z" w16du:dateUtc="2025-05-28T23:55:00Z">
        <w:r w:rsidR="0055147E">
          <w:rPr>
            <w:rFonts w:ascii="Roboto" w:hAnsi="Roboto"/>
            <w:sz w:val="22"/>
            <w:szCs w:val="22"/>
            <w:lang w:val="en-US"/>
          </w:rPr>
          <w:t>disease-</w:t>
        </w:r>
      </w:ins>
      <w:r w:rsidRPr="00B14D85">
        <w:rPr>
          <w:rFonts w:ascii="Roboto" w:hAnsi="Roboto"/>
          <w:sz w:val="22"/>
          <w:szCs w:val="22"/>
          <w:lang w:val="en-US"/>
        </w:rPr>
        <w:t>modifier</w:t>
      </w:r>
      <w:del w:id="18" w:author="Christoffer Vissing" w:date="2025-05-29T01:55:00Z" w16du:dateUtc="2025-05-28T23:55:00Z">
        <w:r w:rsidRPr="00B14D85" w:rsidDel="0055147E">
          <w:rPr>
            <w:rFonts w:ascii="Roboto" w:hAnsi="Roboto"/>
            <w:sz w:val="22"/>
            <w:szCs w:val="22"/>
            <w:lang w:val="en-US"/>
          </w:rPr>
          <w:delText xml:space="preserve"> of </w:delText>
        </w:r>
        <w:r w:rsidR="00BB2803" w:rsidDel="0055147E">
          <w:rPr>
            <w:rFonts w:ascii="Roboto" w:hAnsi="Roboto"/>
            <w:sz w:val="22"/>
            <w:szCs w:val="22"/>
            <w:lang w:val="en-US"/>
          </w:rPr>
          <w:delText>subsequent</w:delText>
        </w:r>
        <w:r w:rsidR="002D5151" w:rsidDel="0055147E">
          <w:rPr>
            <w:rFonts w:ascii="Roboto" w:hAnsi="Roboto"/>
            <w:sz w:val="22"/>
            <w:szCs w:val="22"/>
            <w:lang w:val="en-US"/>
          </w:rPr>
          <w:delText xml:space="preserve"> </w:delText>
        </w:r>
        <w:r w:rsidRPr="00B14D85" w:rsidDel="0055147E">
          <w:rPr>
            <w:rFonts w:ascii="Roboto" w:hAnsi="Roboto"/>
            <w:sz w:val="22"/>
            <w:szCs w:val="22"/>
            <w:lang w:val="en-US"/>
          </w:rPr>
          <w:delText>adverse outcomes</w:delText>
        </w:r>
      </w:del>
      <w:r w:rsidRPr="00B14D85">
        <w:rPr>
          <w:rFonts w:ascii="Roboto" w:hAnsi="Roboto"/>
          <w:sz w:val="22"/>
          <w:szCs w:val="22"/>
          <w:lang w:val="en-US"/>
        </w:rPr>
        <w:t xml:space="preserve">,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in sarcomeric HCM</w:t>
      </w:r>
      <w:r w:rsidRPr="00B14D85">
        <w:rPr>
          <w:rFonts w:ascii="Roboto" w:hAnsi="Roboto"/>
          <w:sz w:val="22"/>
          <w:szCs w:val="22"/>
          <w:lang w:val="en-US"/>
        </w:rPr>
        <w:t xml:space="preserve"> on adverse outcomes,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1A4104CE"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r w:rsidR="002D5151">
        <w:rPr>
          <w:rFonts w:ascii="Roboto" w:hAnsi="Roboto"/>
          <w:sz w:val="22"/>
          <w:szCs w:val="22"/>
          <w:lang w:val="en-US"/>
        </w:rPr>
        <w:t>Patients with</w:t>
      </w:r>
      <w:r w:rsidR="00403684">
        <w:rPr>
          <w:rFonts w:ascii="Roboto" w:hAnsi="Roboto"/>
          <w:sz w:val="22"/>
          <w:szCs w:val="22"/>
          <w:lang w:val="en-US"/>
        </w:rPr>
        <w:t xml:space="preserve"> </w:t>
      </w:r>
      <w:bookmarkStart w:id="19" w:name="_Hlk177378457"/>
      <w:bookmarkEnd w:id="9"/>
      <w:r w:rsidR="001741B2">
        <w:rPr>
          <w:rFonts w:ascii="Roboto" w:hAnsi="Roboto"/>
          <w:sz w:val="22"/>
          <w:szCs w:val="22"/>
          <w:lang w:val="en-US"/>
        </w:rPr>
        <w:t xml:space="preserve">non-sarcomeric HCM </w:t>
      </w:r>
      <w:r w:rsidR="00403684">
        <w:rPr>
          <w:rFonts w:ascii="Roboto" w:hAnsi="Roboto"/>
          <w:sz w:val="22"/>
          <w:szCs w:val="22"/>
          <w:lang w:val="en-US"/>
        </w:rPr>
        <w:t xml:space="preserve">should </w:t>
      </w:r>
      <w:r w:rsidR="002D5151">
        <w:rPr>
          <w:rFonts w:ascii="Roboto" w:hAnsi="Roboto"/>
          <w:sz w:val="22"/>
          <w:szCs w:val="22"/>
          <w:lang w:val="en-US"/>
        </w:rPr>
        <w:t>undergo</w:t>
      </w:r>
      <w:r w:rsidR="00403684">
        <w:rPr>
          <w:rFonts w:ascii="Roboto" w:hAnsi="Roboto"/>
          <w:sz w:val="22"/>
          <w:szCs w:val="22"/>
          <w:lang w:val="en-US"/>
        </w:rPr>
        <w:t xml:space="preserve"> aggressive management of </w:t>
      </w:r>
      <w:r w:rsidR="0003374F">
        <w:rPr>
          <w:rFonts w:ascii="Roboto" w:hAnsi="Roboto"/>
          <w:sz w:val="22"/>
          <w:szCs w:val="22"/>
          <w:lang w:val="en-US"/>
        </w:rPr>
        <w:t>c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D5151">
        <w:rPr>
          <w:rFonts w:ascii="Roboto" w:hAnsi="Roboto"/>
          <w:sz w:val="22"/>
          <w:szCs w:val="22"/>
          <w:lang w:val="en-US"/>
        </w:rPr>
        <w:t>as</w:t>
      </w:r>
      <w:r w:rsidR="00403684">
        <w:rPr>
          <w:rFonts w:ascii="Roboto" w:hAnsi="Roboto"/>
          <w:sz w:val="22"/>
          <w:szCs w:val="22"/>
          <w:lang w:val="en-US"/>
        </w:rPr>
        <w:t xml:space="preserve"> </w:t>
      </w:r>
      <w:r w:rsidR="008B7F71">
        <w:rPr>
          <w:rFonts w:ascii="Roboto" w:hAnsi="Roboto"/>
          <w:sz w:val="22"/>
          <w:szCs w:val="22"/>
          <w:lang w:val="en-US"/>
        </w:rPr>
        <w:t xml:space="preserve">potential </w:t>
      </w:r>
      <w:r w:rsidR="0003374F">
        <w:rPr>
          <w:rFonts w:ascii="Roboto" w:hAnsi="Roboto"/>
          <w:sz w:val="22"/>
          <w:szCs w:val="22"/>
          <w:lang w:val="en-US"/>
        </w:rPr>
        <w:t>modifiable risk factors</w:t>
      </w:r>
      <w:bookmarkEnd w:id="19"/>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Non-sarcomeric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7DEB554A"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9B43E5">
        <w:rPr>
          <w:rFonts w:ascii="Roboto" w:hAnsi="Roboto"/>
          <w:sz w:val="22"/>
          <w:vertAlign w:val="superscript"/>
          <w:lang w:val="en-US"/>
          <w:rPrChange w:id="20" w:author="Ho, Carolyn Y.,MD" w:date="2025-05-23T18:45:00Z" w16du:dateUtc="2025-05-23T22:45:00Z">
            <w:rPr>
              <w:rFonts w:ascii="Roboto" w:hAnsi="Roboto"/>
              <w:sz w:val="22"/>
              <w:vertAlign w:val="superscript"/>
            </w:rPr>
          </w:rPrChange>
        </w:rPr>
        <w:t>1–3</w:t>
      </w:r>
      <w:r w:rsidRPr="00DB6D77">
        <w:rPr>
          <w:rFonts w:ascii="Roboto" w:hAnsi="Roboto"/>
          <w:sz w:val="22"/>
          <w:szCs w:val="22"/>
        </w:rPr>
        <w:fldChar w:fldCharType="end"/>
      </w:r>
      <w:r w:rsidR="00822DD1" w:rsidRPr="009B43E5">
        <w:rPr>
          <w:rFonts w:ascii="Roboto" w:hAnsi="Roboto"/>
          <w:sz w:val="22"/>
          <w:szCs w:val="22"/>
          <w:lang w:val="en-US"/>
          <w:rPrChange w:id="21" w:author="Ho, Carolyn Y.,MD" w:date="2025-05-23T18:45:00Z" w16du:dateUtc="2025-05-23T22:45:00Z">
            <w:rPr>
              <w:rFonts w:ascii="Roboto" w:hAnsi="Roboto"/>
              <w:sz w:val="22"/>
              <w:szCs w:val="22"/>
            </w:rPr>
          </w:rPrChange>
        </w:rPr>
        <w:t xml:space="preserve">, but </w:t>
      </w:r>
      <w:r w:rsidR="00567B0F" w:rsidRPr="009B43E5">
        <w:rPr>
          <w:rFonts w:ascii="Roboto" w:hAnsi="Roboto"/>
          <w:sz w:val="22"/>
          <w:szCs w:val="22"/>
          <w:lang w:val="en-US"/>
          <w:rPrChange w:id="22" w:author="Ho, Carolyn Y.,MD" w:date="2025-05-23T18:45:00Z" w16du:dateUtc="2025-05-23T22:45:00Z">
            <w:rPr>
              <w:rFonts w:ascii="Roboto" w:hAnsi="Roboto"/>
              <w:sz w:val="22"/>
              <w:szCs w:val="22"/>
            </w:rPr>
          </w:rPrChange>
        </w:rPr>
        <w:t>at least</w:t>
      </w:r>
      <w:r w:rsidR="00E70B7D" w:rsidRPr="009B43E5">
        <w:rPr>
          <w:rFonts w:ascii="Roboto" w:hAnsi="Roboto"/>
          <w:sz w:val="22"/>
          <w:szCs w:val="22"/>
          <w:lang w:val="en-US"/>
          <w:rPrChange w:id="23" w:author="Ho, Carolyn Y.,MD" w:date="2025-05-23T18:45:00Z" w16du:dateUtc="2025-05-23T22:45:00Z">
            <w:rPr>
              <w:rFonts w:ascii="Roboto" w:hAnsi="Roboto"/>
              <w:sz w:val="22"/>
              <w:szCs w:val="22"/>
            </w:rPr>
          </w:rPrChange>
        </w:rPr>
        <w:t xml:space="preserve"> half </w:t>
      </w:r>
      <w:r w:rsidR="00822DD1" w:rsidRPr="009B43E5">
        <w:rPr>
          <w:rFonts w:ascii="Roboto" w:hAnsi="Roboto"/>
          <w:sz w:val="22"/>
          <w:szCs w:val="22"/>
          <w:lang w:val="en-US"/>
          <w:rPrChange w:id="24" w:author="Ho, Carolyn Y.,MD" w:date="2025-05-23T18:45:00Z" w16du:dateUtc="2025-05-23T22:45:00Z">
            <w:rPr>
              <w:rFonts w:ascii="Roboto" w:hAnsi="Roboto"/>
              <w:sz w:val="22"/>
              <w:szCs w:val="22"/>
            </w:rPr>
          </w:rPrChange>
        </w:rPr>
        <w:t>of HCM patients do not</w:t>
      </w:r>
      <w:r w:rsidR="00464E82" w:rsidRPr="009B43E5">
        <w:rPr>
          <w:rFonts w:ascii="Roboto" w:hAnsi="Roboto"/>
          <w:sz w:val="22"/>
          <w:szCs w:val="22"/>
          <w:lang w:val="en-US"/>
          <w:rPrChange w:id="25" w:author="Ho, Carolyn Y.,MD" w:date="2025-05-23T18:45:00Z" w16du:dateUtc="2025-05-23T22:45:00Z">
            <w:rPr>
              <w:rFonts w:ascii="Roboto" w:hAnsi="Roboto"/>
              <w:sz w:val="22"/>
              <w:szCs w:val="22"/>
            </w:rPr>
          </w:rPrChange>
        </w:rPr>
        <w:t xml:space="preserve"> have</w:t>
      </w:r>
      <w:r w:rsidR="00822DD1" w:rsidRPr="009B43E5">
        <w:rPr>
          <w:rFonts w:ascii="Roboto" w:hAnsi="Roboto"/>
          <w:sz w:val="22"/>
          <w:szCs w:val="22"/>
          <w:lang w:val="en-US"/>
          <w:rPrChange w:id="26" w:author="Ho, Carolyn Y.,MD" w:date="2025-05-23T18:45:00Z" w16du:dateUtc="2025-05-23T22:45:00Z">
            <w:rPr>
              <w:rFonts w:ascii="Roboto" w:hAnsi="Roboto"/>
              <w:sz w:val="22"/>
              <w:szCs w:val="22"/>
            </w:rPr>
          </w:rPrChange>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9B43E5">
        <w:rPr>
          <w:rFonts w:ascii="Roboto" w:hAnsi="Roboto"/>
          <w:sz w:val="22"/>
          <w:vertAlign w:val="superscript"/>
          <w:lang w:val="en-US"/>
          <w:rPrChange w:id="27" w:author="Ho, Carolyn Y.,MD" w:date="2025-05-23T18:45:00Z" w16du:dateUtc="2025-05-23T22:45:00Z">
            <w:rPr>
              <w:rFonts w:ascii="Roboto" w:hAnsi="Roboto"/>
              <w:sz w:val="22"/>
              <w:vertAlign w:val="superscript"/>
            </w:rPr>
          </w:rPrChange>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9B43E5">
        <w:rPr>
          <w:rFonts w:ascii="Roboto" w:hAnsi="Roboto"/>
          <w:sz w:val="22"/>
          <w:vertAlign w:val="superscript"/>
          <w:lang w:val="en-US"/>
          <w:rPrChange w:id="28" w:author="Ho, Carolyn Y.,MD" w:date="2025-05-23T18:45:00Z" w16du:dateUtc="2025-05-23T22:45:00Z">
            <w:rPr>
              <w:rFonts w:ascii="Roboto" w:hAnsi="Roboto"/>
              <w:sz w:val="22"/>
              <w:vertAlign w:val="superscript"/>
            </w:rPr>
          </w:rPrChange>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9B43E5">
        <w:rPr>
          <w:rFonts w:ascii="Roboto" w:hAnsi="Roboto"/>
          <w:sz w:val="22"/>
          <w:vertAlign w:val="superscript"/>
          <w:lang w:val="en-US"/>
          <w:rPrChange w:id="29" w:author="Ho, Carolyn Y.,MD" w:date="2025-05-23T18:45:00Z" w16du:dateUtc="2025-05-23T22:45:00Z">
            <w:rPr>
              <w:rFonts w:ascii="Roboto" w:hAnsi="Roboto"/>
              <w:sz w:val="22"/>
              <w:vertAlign w:val="superscript"/>
            </w:rPr>
          </w:rPrChange>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415E497" w:rsidR="00C11D6C" w:rsidRDefault="00C11D6C" w:rsidP="001D711A">
      <w:pPr>
        <w:spacing w:line="480" w:lineRule="auto"/>
        <w:rPr>
          <w:ins w:id="31" w:author="Christoffer Vissing" w:date="2025-05-29T01:18:00Z" w16du:dateUtc="2025-05-28T23:18:00Z"/>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ins w:id="32" w:author="Christoffer Vissing" w:date="2025-05-29T01:18:00Z" w16du:dateUtc="2025-05-28T23:18:00Z"/>
          <w:rFonts w:ascii="Roboto" w:hAnsi="Roboto"/>
          <w:sz w:val="22"/>
          <w:szCs w:val="22"/>
          <w:lang w:val="en-GB"/>
        </w:rPr>
      </w:pPr>
      <w:ins w:id="33" w:author="Christoffer Vissing" w:date="2025-05-29T01:18:00Z" w16du:dateUtc="2025-05-28T23:18:00Z">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ins>
    </w:p>
    <w:p w14:paraId="7E79C577" w14:textId="051273F0" w:rsidR="00E0371F" w:rsidRPr="009E16F1" w:rsidDel="00E0371F" w:rsidRDefault="00E0371F" w:rsidP="001D711A">
      <w:pPr>
        <w:spacing w:line="480" w:lineRule="auto"/>
        <w:rPr>
          <w:del w:id="34" w:author="Christoffer Vissing" w:date="2025-05-29T01:18:00Z" w16du:dateUtc="2025-05-28T23:18:00Z"/>
          <w:rFonts w:ascii="Roboto" w:hAnsi="Roboto"/>
          <w:sz w:val="22"/>
          <w:szCs w:val="22"/>
          <w:lang w:val="en-GB"/>
        </w:rPr>
      </w:pPr>
    </w:p>
    <w:p w14:paraId="6FBE2C6F" w14:textId="4601556C"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0"/>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9B43E5">
        <w:rPr>
          <w:rFonts w:ascii="Roboto" w:hAnsi="Roboto"/>
          <w:sz w:val="22"/>
          <w:vertAlign w:val="superscript"/>
          <w:lang w:val="en-US"/>
          <w:rPrChange w:id="35" w:author="Ho, Carolyn Y.,MD" w:date="2025-05-23T18:45:00Z" w16du:dateUtc="2025-05-23T22:45:00Z">
            <w:rPr>
              <w:rFonts w:ascii="Roboto" w:hAnsi="Roboto"/>
              <w:sz w:val="22"/>
              <w:vertAlign w:val="superscript"/>
            </w:rPr>
          </w:rPrChange>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77777777" w:rsidR="00695C33" w:rsidRDefault="00AC1A8D" w:rsidP="004C619B">
      <w:pPr>
        <w:spacing w:line="480" w:lineRule="auto"/>
        <w:rPr>
          <w:ins w:id="36" w:author="Ho, Carolyn Y.,MD" w:date="2025-05-24T11:54:00Z" w16du:dateUtc="2025-05-24T15:54:00Z"/>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r w:rsidR="00006F6B">
        <w:rPr>
          <w:rFonts w:ascii="Roboto" w:hAnsi="Roboto"/>
          <w:sz w:val="22"/>
          <w:szCs w:val="22"/>
          <w:lang w:val="en-US"/>
        </w:rPr>
        <w:t xml:space="preserve"> </w:t>
      </w:r>
      <w:ins w:id="37" w:author="Ho, Carolyn Y.,MD" w:date="2025-05-24T11:54:00Z" w16du:dateUtc="2025-05-24T15:54:00Z">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1.10 per 10 years [CI, 1.07-1.47]) and being a proband (OR 2.18 [CI, 1.85-2.58]), all with p&lt;0.001. In </w:t>
        </w:r>
        <w:r w:rsidR="00695C33">
          <w:rPr>
            <w:rFonts w:ascii="Roboto" w:hAnsi="Roboto"/>
            <w:sz w:val="22"/>
            <w:szCs w:val="22"/>
            <w:lang w:val="en-US"/>
          </w:rPr>
          <w:lastRenderedPageBreak/>
          <w:t xml:space="preserve">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ins>
    </w:p>
    <w:p w14:paraId="1CE61951" w14:textId="4C1B681E" w:rsidR="00A8104F" w:rsidRPr="00A8104F" w:rsidRDefault="00CF58BC" w:rsidP="004C619B">
      <w:pPr>
        <w:spacing w:line="480" w:lineRule="auto"/>
        <w:rPr>
          <w:rFonts w:ascii="Roboto" w:hAnsi="Roboto"/>
          <w:b/>
          <w:bCs/>
          <w:sz w:val="22"/>
          <w:szCs w:val="22"/>
          <w:lang w:val="en-US"/>
          <w:rPrChange w:id="38" w:author="Christoffer Vissing" w:date="2025-05-21T12:08:00Z" w16du:dateUtc="2025-05-21T10:08:00Z">
            <w:rPr>
              <w:rFonts w:ascii="Roboto" w:hAnsi="Roboto"/>
              <w:sz w:val="22"/>
              <w:szCs w:val="22"/>
              <w:lang w:val="en-US"/>
            </w:rPr>
          </w:rPrChange>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ins w:id="39" w:author="Christoffer Vissing" w:date="2025-05-21T13:24:00Z" w16du:dateUtc="2025-05-21T11:24:00Z">
        <w:del w:id="40" w:author="Ho, Carolyn Y.,MD" w:date="2025-05-24T11:52:00Z" w16du:dateUtc="2025-05-24T15:52:00Z">
          <w:r w:rsidR="00765BB7" w:rsidDel="00695C33">
            <w:rPr>
              <w:rFonts w:ascii="Roboto" w:hAnsi="Roboto"/>
              <w:sz w:val="22"/>
              <w:szCs w:val="22"/>
              <w:lang w:val="en-US"/>
            </w:rPr>
            <w:delText xml:space="preserve">Since obstructive physiology is </w:delText>
          </w:r>
        </w:del>
      </w:ins>
      <w:ins w:id="41" w:author="Christoffer Vissing" w:date="2025-05-21T13:28:00Z" w16du:dateUtc="2025-05-21T11:28:00Z">
        <w:del w:id="42" w:author="Ho, Carolyn Y.,MD" w:date="2025-05-24T11:52:00Z" w16du:dateUtc="2025-05-24T15:52:00Z">
          <w:r w:rsidR="00765BB7" w:rsidDel="00695C33">
            <w:rPr>
              <w:rFonts w:ascii="Roboto" w:hAnsi="Roboto"/>
              <w:sz w:val="22"/>
              <w:szCs w:val="22"/>
              <w:lang w:val="en-US"/>
            </w:rPr>
            <w:delText xml:space="preserve">known to associate with </w:delText>
          </w:r>
        </w:del>
      </w:ins>
      <w:ins w:id="43" w:author="Christoffer Vissing" w:date="2025-05-21T13:29:00Z" w16du:dateUtc="2025-05-21T11:29:00Z">
        <w:del w:id="44" w:author="Ho, Carolyn Y.,MD" w:date="2025-05-24T11:52:00Z" w16du:dateUtc="2025-05-24T15:52:00Z">
          <w:r w:rsidR="002B3119" w:rsidDel="00695C33">
            <w:rPr>
              <w:rFonts w:ascii="Roboto" w:hAnsi="Roboto"/>
              <w:sz w:val="22"/>
              <w:szCs w:val="22"/>
              <w:lang w:val="en-US"/>
            </w:rPr>
            <w:delText>demographic features and comorbidities, we investigated whet</w:delText>
          </w:r>
        </w:del>
      </w:ins>
      <w:ins w:id="45" w:author="Christoffer Vissing" w:date="2025-05-21T13:30:00Z" w16du:dateUtc="2025-05-21T11:30:00Z">
        <w:del w:id="46" w:author="Ho, Carolyn Y.,MD" w:date="2025-05-24T11:52:00Z" w16du:dateUtc="2025-05-24T15:52:00Z">
          <w:r w:rsidR="002B3119" w:rsidDel="00695C33">
            <w:rPr>
              <w:rFonts w:ascii="Roboto" w:hAnsi="Roboto"/>
              <w:sz w:val="22"/>
              <w:szCs w:val="22"/>
              <w:lang w:val="en-US"/>
            </w:rPr>
            <w:delText xml:space="preserve">her the association between sarcomere variant status and </w:delText>
          </w:r>
        </w:del>
      </w:ins>
      <w:ins w:id="47" w:author="Christoffer Vissing" w:date="2025-05-21T13:31:00Z" w16du:dateUtc="2025-05-21T11:31:00Z">
        <w:del w:id="48" w:author="Ho, Carolyn Y.,MD" w:date="2025-05-24T11:52:00Z" w16du:dateUtc="2025-05-24T15:52:00Z">
          <w:r w:rsidR="002B3119" w:rsidDel="00695C33">
            <w:rPr>
              <w:rFonts w:ascii="Roboto" w:hAnsi="Roboto"/>
              <w:sz w:val="22"/>
              <w:szCs w:val="22"/>
              <w:lang w:val="en-US"/>
            </w:rPr>
            <w:delText xml:space="preserve">obstructive physiology remained after correction for these factors. </w:delText>
          </w:r>
        </w:del>
      </w:ins>
    </w:p>
    <w:p w14:paraId="3377D77A" w14:textId="77777777" w:rsidR="00A8104F" w:rsidRDefault="00A8104F" w:rsidP="00D12475">
      <w:pPr>
        <w:spacing w:line="480" w:lineRule="auto"/>
        <w:rPr>
          <w:ins w:id="49" w:author="Christoffer Vissing" w:date="2025-05-21T12:09:00Z" w16du:dateUtc="2025-05-21T10:09:00Z"/>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2D5EC28B" w14:textId="1CBE58B5" w:rsidR="00D12475"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2F98EF6F" w14:textId="759861FB" w:rsidR="00E0371F" w:rsidRDefault="00D35FAB" w:rsidP="00D35FAB">
      <w:pPr>
        <w:spacing w:line="480" w:lineRule="auto"/>
        <w:rPr>
          <w:ins w:id="50" w:author="Christoffer Vissing" w:date="2025-05-29T01:16:00Z" w16du:dateUtc="2025-05-28T23:16:00Z"/>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r w:rsidR="004614A4">
        <w:rPr>
          <w:rFonts w:ascii="Roboto" w:hAnsi="Roboto"/>
          <w:sz w:val="22"/>
          <w:szCs w:val="22"/>
          <w:lang w:val="en-US"/>
        </w:rPr>
        <w:t>younger</w:t>
      </w:r>
      <w:r w:rsidR="004614A4" w:rsidRPr="00431AEB">
        <w:rPr>
          <w:rFonts w:ascii="Roboto" w:hAnsi="Roboto"/>
          <w:sz w:val="22"/>
          <w:szCs w:val="22"/>
          <w:lang w:val="en-US"/>
        </w:rPr>
        <w:t xml:space="preserve"> </w:t>
      </w:r>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sidR="0016021D">
        <w:rPr>
          <w:rFonts w:ascii="Roboto" w:hAnsi="Roboto"/>
          <w:sz w:val="22"/>
          <w:szCs w:val="22"/>
          <w:lang w:val="en-US"/>
        </w:rPr>
        <w:t>and age-adjusted mortality</w:t>
      </w:r>
      <w:r w:rsidR="00273F2D">
        <w:rPr>
          <w:rFonts w:ascii="Roboto" w:hAnsi="Roboto"/>
          <w:sz w:val="22"/>
          <w:szCs w:val="22"/>
          <w:lang w:val="en-US"/>
        </w:rPr>
        <w:t xml:space="preserve"> was 35% higher</w:t>
      </w:r>
      <w:r w:rsidR="0016021D">
        <w:rPr>
          <w:rFonts w:ascii="Roboto" w:hAnsi="Roboto"/>
          <w:sz w:val="22"/>
          <w:szCs w:val="22"/>
          <w:lang w:val="en-US"/>
        </w:rPr>
        <w:t xml:space="preserve"> in sarcomeric HCM (</w:t>
      </w:r>
      <w:r w:rsidRPr="00431AEB">
        <w:rPr>
          <w:rFonts w:ascii="Roboto" w:hAnsi="Roboto"/>
          <w:sz w:val="22"/>
          <w:szCs w:val="22"/>
          <w:lang w:val="en-US"/>
        </w:rPr>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w:t>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w:t>
      </w:r>
      <w:r>
        <w:rPr>
          <w:rFonts w:ascii="Roboto" w:hAnsi="Roboto"/>
          <w:sz w:val="22"/>
          <w:szCs w:val="22"/>
          <w:lang w:val="en-US"/>
        </w:rPr>
        <w:lastRenderedPageBreak/>
        <w:t xml:space="preserve">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00273F2D">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are summarized in </w:t>
      </w:r>
      <w:r w:rsidR="00273F2D">
        <w:rPr>
          <w:rFonts w:ascii="Roboto" w:hAnsi="Roboto"/>
          <w:b/>
          <w:bCs/>
          <w:sz w:val="22"/>
          <w:szCs w:val="22"/>
          <w:lang w:val="en-US"/>
        </w:rPr>
        <w:t>Table 2</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as significantly higher in </w:t>
      </w:r>
      <w:proofErr w:type="spellStart"/>
      <w:r w:rsidR="00DE0059">
        <w:rPr>
          <w:rFonts w:ascii="Roboto" w:hAnsi="Roboto"/>
          <w:sz w:val="22"/>
          <w:szCs w:val="22"/>
          <w:lang w:val="en-US"/>
        </w:rPr>
        <w:t>sarcomeric</w:t>
      </w:r>
      <w:proofErr w:type="spellEnd"/>
      <w:r w:rsidR="00DE0059">
        <w:rPr>
          <w:rFonts w:ascii="Roboto" w:hAnsi="Roboto"/>
          <w:sz w:val="22"/>
          <w:szCs w:val="22"/>
          <w:lang w:val="en-US"/>
        </w:rPr>
        <w:t xml:space="preserve"> </w:t>
      </w:r>
      <w:del w:id="51" w:author="Ho, Carolyn Y.,MD" w:date="2025-05-24T12:20:00Z" w16du:dateUtc="2025-05-24T16:20:00Z">
        <w:r w:rsidR="00DE0059" w:rsidDel="002A706E">
          <w:rPr>
            <w:rFonts w:ascii="Roboto" w:hAnsi="Roboto"/>
            <w:sz w:val="22"/>
            <w:szCs w:val="22"/>
            <w:lang w:val="en-US"/>
          </w:rPr>
          <w:delText>HCM</w:delText>
        </w:r>
      </w:del>
      <w:ins w:id="52" w:author="Ho, Carolyn Y.,MD" w:date="2025-05-24T12:20:00Z" w16du:dateUtc="2025-05-24T16:20:00Z">
        <w:r w:rsidR="002A706E">
          <w:rPr>
            <w:rFonts w:ascii="Roboto" w:hAnsi="Roboto"/>
            <w:sz w:val="22"/>
            <w:szCs w:val="22"/>
            <w:lang w:val="en-US"/>
          </w:rPr>
          <w:t xml:space="preserve">, </w:t>
        </w:r>
      </w:ins>
      <w:del w:id="53" w:author="Ho, Carolyn Y.,MD" w:date="2025-05-24T12:20:00Z" w16du:dateUtc="2025-05-24T16:20:00Z">
        <w:r w:rsidR="00DE0059" w:rsidDel="002A706E">
          <w:rPr>
            <w:rFonts w:ascii="Roboto" w:hAnsi="Roboto"/>
            <w:sz w:val="22"/>
            <w:szCs w:val="22"/>
            <w:lang w:val="en-US"/>
          </w:rPr>
          <w:delText xml:space="preserve"> </w:delText>
        </w:r>
        <w:commentRangeStart w:id="54"/>
        <w:r w:rsidR="00DE0059" w:rsidDel="002A706E">
          <w:rPr>
            <w:rFonts w:ascii="Roboto" w:hAnsi="Roboto"/>
            <w:sz w:val="22"/>
            <w:szCs w:val="22"/>
            <w:lang w:val="en-US"/>
          </w:rPr>
          <w:delText>(n= 162, 5.3%) compared to non-sarcomeric HCM (</w:delText>
        </w:r>
        <w:r w:rsidR="00DA0C00" w:rsidDel="002A706E">
          <w:rPr>
            <w:rFonts w:ascii="Roboto" w:hAnsi="Roboto"/>
            <w:sz w:val="22"/>
            <w:szCs w:val="22"/>
            <w:lang w:val="en-US"/>
          </w:rPr>
          <w:delText>n= 67, 2.2</w:delText>
        </w:r>
        <w:r w:rsidR="00273F2D" w:rsidDel="002A706E">
          <w:rPr>
            <w:rFonts w:ascii="Roboto" w:hAnsi="Roboto"/>
            <w:sz w:val="22"/>
            <w:szCs w:val="22"/>
            <w:lang w:val="en-US"/>
          </w:rPr>
          <w:delText>%</w:delText>
        </w:r>
        <w:r w:rsidR="00DA0C00" w:rsidDel="002A706E">
          <w:rPr>
            <w:rFonts w:ascii="Roboto" w:hAnsi="Roboto"/>
            <w:sz w:val="22"/>
            <w:szCs w:val="22"/>
            <w:lang w:val="en-US"/>
          </w:rPr>
          <w:delText xml:space="preserve">) </w:delText>
        </w:r>
        <w:commentRangeEnd w:id="54"/>
        <w:r w:rsidR="002A706E" w:rsidDel="002A706E">
          <w:rPr>
            <w:rStyle w:val="Kommentarhenvisning"/>
            <w:lang w:val="en-US" w:eastAsia="en-US"/>
          </w:rPr>
          <w:commentReference w:id="54"/>
        </w:r>
      </w:del>
      <w:r w:rsidR="00DA0C00">
        <w:rPr>
          <w:rFonts w:ascii="Roboto" w:hAnsi="Roboto"/>
          <w:sz w:val="22"/>
          <w:szCs w:val="22"/>
          <w:lang w:val="en-US"/>
        </w:rPr>
        <w:t xml:space="preserve">with cardiovascular mortality accounting for 51% </w:t>
      </w:r>
      <w:ins w:id="55" w:author="Ho, Carolyn Y.,MD" w:date="2025-05-24T12:20:00Z" w16du:dateUtc="2025-05-24T16:20:00Z">
        <w:r w:rsidR="002A706E">
          <w:rPr>
            <w:rFonts w:ascii="Roboto" w:hAnsi="Roboto"/>
            <w:sz w:val="22"/>
            <w:szCs w:val="22"/>
            <w:lang w:val="en-US"/>
          </w:rPr>
          <w:t xml:space="preserve">(n=162 of 320 deaths) </w:t>
        </w:r>
      </w:ins>
      <w:r w:rsidR="00DA0C00">
        <w:rPr>
          <w:rFonts w:ascii="Roboto" w:hAnsi="Roboto"/>
          <w:sz w:val="22"/>
          <w:szCs w:val="22"/>
          <w:lang w:val="en-US"/>
        </w:rPr>
        <w:t>and 2</w:t>
      </w:r>
      <w:del w:id="56" w:author="Ho, Carolyn Y.,MD" w:date="2025-05-24T12:35:00Z" w16du:dateUtc="2025-05-24T16:35:00Z">
        <w:r w:rsidR="00DA0C00" w:rsidDel="00CC0733">
          <w:rPr>
            <w:rFonts w:ascii="Roboto" w:hAnsi="Roboto"/>
            <w:sz w:val="22"/>
            <w:szCs w:val="22"/>
            <w:lang w:val="en-US"/>
          </w:rPr>
          <w:delText>2</w:delText>
        </w:r>
      </w:del>
      <w:ins w:id="57" w:author="Ho, Carolyn Y.,MD" w:date="2025-05-24T12:35:00Z" w16du:dateUtc="2025-05-24T16:35:00Z">
        <w:r w:rsidR="00CC0733">
          <w:rPr>
            <w:rFonts w:ascii="Roboto" w:hAnsi="Roboto"/>
            <w:sz w:val="22"/>
            <w:szCs w:val="22"/>
            <w:lang w:val="en-US"/>
          </w:rPr>
          <w:t>4</w:t>
        </w:r>
      </w:ins>
      <w:r w:rsidR="00DA0C00">
        <w:rPr>
          <w:rFonts w:ascii="Roboto" w:hAnsi="Roboto"/>
          <w:sz w:val="22"/>
          <w:szCs w:val="22"/>
          <w:lang w:val="en-US"/>
        </w:rPr>
        <w:t>%</w:t>
      </w:r>
      <w:ins w:id="58" w:author="Ho, Carolyn Y.,MD" w:date="2025-05-24T12:20:00Z" w16du:dateUtc="2025-05-24T16:20:00Z">
        <w:r w:rsidR="002A706E">
          <w:rPr>
            <w:rFonts w:ascii="Roboto" w:hAnsi="Roboto"/>
            <w:sz w:val="22"/>
            <w:szCs w:val="22"/>
            <w:lang w:val="en-US"/>
          </w:rPr>
          <w:t xml:space="preserve"> (n=67 of</w:t>
        </w:r>
      </w:ins>
      <w:ins w:id="59" w:author="Ho, Carolyn Y.,MD" w:date="2025-05-24T12:35:00Z" w16du:dateUtc="2025-05-24T16:35:00Z">
        <w:r w:rsidR="00CC0733">
          <w:rPr>
            <w:rFonts w:ascii="Roboto" w:hAnsi="Roboto"/>
            <w:sz w:val="22"/>
            <w:szCs w:val="22"/>
            <w:lang w:val="en-US"/>
          </w:rPr>
          <w:t xml:space="preserve"> </w:t>
        </w:r>
      </w:ins>
      <w:ins w:id="60" w:author="Ho, Carolyn Y.,MD" w:date="2025-05-24T12:21:00Z" w16du:dateUtc="2025-05-24T16:21:00Z">
        <w:r w:rsidR="002A706E">
          <w:rPr>
            <w:rFonts w:ascii="Roboto" w:hAnsi="Roboto"/>
            <w:sz w:val="22"/>
            <w:szCs w:val="22"/>
            <w:lang w:val="en-US"/>
          </w:rPr>
          <w:t>285 deaths)</w:t>
        </w:r>
      </w:ins>
      <w:r w:rsidR="00DA0C00">
        <w:rPr>
          <w:rFonts w:ascii="Roboto" w:hAnsi="Roboto"/>
          <w:sz w:val="22"/>
          <w:szCs w:val="22"/>
          <w:lang w:val="en-US"/>
        </w:rPr>
        <w:t xml:space="preserve"> of deaths in the two groups</w:t>
      </w:r>
      <w:r w:rsidR="00273F2D">
        <w:rPr>
          <w:rFonts w:ascii="Roboto" w:hAnsi="Roboto"/>
          <w:sz w:val="22"/>
          <w:szCs w:val="22"/>
          <w:lang w:val="en-US"/>
        </w:rPr>
        <w:t>,</w:t>
      </w:r>
      <w:r w:rsidR="00DA0C00">
        <w:rPr>
          <w:rFonts w:ascii="Roboto" w:hAnsi="Roboto"/>
          <w:sz w:val="22"/>
          <w:szCs w:val="22"/>
          <w:lang w:val="en-US"/>
        </w:rPr>
        <w:t xml:space="preserve"> respectively.</w:t>
      </w:r>
      <w:r w:rsidRPr="00DF613E">
        <w:rPr>
          <w:rFonts w:ascii="Roboto" w:hAnsi="Roboto"/>
          <w:sz w:val="22"/>
          <w:szCs w:val="22"/>
          <w:lang w:val="en-US"/>
        </w:rPr>
        <w:t xml:space="preserve"> Patients with sarcomeric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r w:rsidR="00EF2CA0" w:rsidRPr="0046574A">
        <w:rPr>
          <w:rFonts w:ascii="Roboto" w:hAnsi="Roboto"/>
          <w:sz w:val="22"/>
          <w:szCs w:val="22"/>
          <w:lang w:val="en-US"/>
        </w:rPr>
        <w:t>patients with sarcomeric HCM had</w:t>
      </w:r>
      <w:r w:rsidRPr="0046574A">
        <w:rPr>
          <w:rFonts w:ascii="Roboto" w:hAnsi="Roboto"/>
          <w:sz w:val="22"/>
          <w:szCs w:val="22"/>
          <w:lang w:val="en-US"/>
        </w:rPr>
        <w:t xml:space="preserve"> an odds ratio of 2</w:t>
      </w:r>
      <w:ins w:id="61" w:author="Christoffer Vissing" w:date="2025-05-29T02:08:00Z" w16du:dateUtc="2025-05-29T00:08:00Z">
        <w:r w:rsidR="0046574A" w:rsidRPr="0046574A">
          <w:rPr>
            <w:rFonts w:ascii="Roboto" w:hAnsi="Roboto"/>
            <w:sz w:val="22"/>
            <w:szCs w:val="22"/>
            <w:lang w:val="en-US"/>
            <w:rPrChange w:id="62" w:author="Christoffer Vissing" w:date="2025-05-29T02:09:00Z" w16du:dateUtc="2025-05-29T00:09:00Z">
              <w:rPr>
                <w:rFonts w:ascii="Roboto" w:hAnsi="Roboto"/>
                <w:sz w:val="22"/>
                <w:szCs w:val="22"/>
                <w:highlight w:val="yellow"/>
                <w:lang w:val="en-US"/>
              </w:rPr>
            </w:rPrChange>
          </w:rPr>
          <w:t>.</w:t>
        </w:r>
      </w:ins>
      <w:del w:id="63" w:author="Christoffer Vissing" w:date="2025-05-29T02:08:00Z" w16du:dateUtc="2025-05-29T00:08:00Z">
        <w:r w:rsidRPr="0046574A" w:rsidDel="0046574A">
          <w:rPr>
            <w:rFonts w:ascii="Roboto" w:hAnsi="Roboto"/>
            <w:sz w:val="22"/>
            <w:szCs w:val="22"/>
            <w:lang w:val="en-US"/>
          </w:rPr>
          <w:delText>.</w:delText>
        </w:r>
        <w:r w:rsidR="00703ED6" w:rsidRPr="0046574A" w:rsidDel="0046574A">
          <w:rPr>
            <w:rFonts w:ascii="Roboto" w:hAnsi="Roboto"/>
            <w:sz w:val="22"/>
            <w:szCs w:val="22"/>
            <w:lang w:val="en-US"/>
          </w:rPr>
          <w:delText>8</w:delText>
        </w:r>
        <w:r w:rsidRPr="0046574A" w:rsidDel="0046574A">
          <w:rPr>
            <w:rFonts w:ascii="Roboto" w:hAnsi="Roboto"/>
            <w:sz w:val="22"/>
            <w:szCs w:val="22"/>
            <w:lang w:val="en-US"/>
          </w:rPr>
          <w:delText>6</w:delText>
        </w:r>
      </w:del>
      <w:ins w:id="64" w:author="Christoffer Vissing" w:date="2025-05-29T02:08:00Z" w16du:dateUtc="2025-05-29T00:08:00Z">
        <w:r w:rsidR="0046574A" w:rsidRPr="0046574A">
          <w:rPr>
            <w:rFonts w:ascii="Roboto" w:hAnsi="Roboto"/>
            <w:sz w:val="22"/>
            <w:szCs w:val="22"/>
            <w:lang w:val="en-US"/>
          </w:rPr>
          <w:t>51</w:t>
        </w:r>
      </w:ins>
      <w:del w:id="65" w:author="Christoffer Vissing" w:date="2025-05-29T02:08:00Z" w16du:dateUtc="2025-05-29T00:08:00Z">
        <w:r w:rsidRPr="0046574A" w:rsidDel="0046574A">
          <w:rPr>
            <w:rFonts w:ascii="Roboto" w:hAnsi="Roboto"/>
            <w:sz w:val="22"/>
            <w:szCs w:val="22"/>
            <w:lang w:val="en-US"/>
          </w:rPr>
          <w:delText xml:space="preserve"> </w:delText>
        </w:r>
      </w:del>
      <w:r w:rsidRPr="0046574A">
        <w:rPr>
          <w:rFonts w:ascii="Roboto" w:hAnsi="Roboto"/>
          <w:sz w:val="22"/>
          <w:szCs w:val="22"/>
          <w:lang w:val="en-US"/>
        </w:rPr>
        <w:t>(CI</w:t>
      </w:r>
      <w:r w:rsidRPr="00DF613E">
        <w:rPr>
          <w:rFonts w:ascii="Roboto" w:hAnsi="Roboto"/>
          <w:sz w:val="22"/>
          <w:szCs w:val="22"/>
          <w:lang w:val="en-US"/>
        </w:rPr>
        <w:t xml:space="preserve">: </w:t>
      </w:r>
      <w:ins w:id="66" w:author="Christoffer Vissing" w:date="2025-05-29T02:08:00Z" w16du:dateUtc="2025-05-29T00:08:00Z">
        <w:r w:rsidR="0046574A">
          <w:rPr>
            <w:rFonts w:ascii="Roboto" w:hAnsi="Roboto"/>
            <w:sz w:val="22"/>
            <w:szCs w:val="22"/>
            <w:lang w:val="en-US"/>
          </w:rPr>
          <w:t>1</w:t>
        </w:r>
      </w:ins>
      <w:del w:id="67" w:author="Christoffer Vissing" w:date="2025-05-29T02:08:00Z" w16du:dateUtc="2025-05-29T00:08:00Z">
        <w:r w:rsidR="00703ED6" w:rsidDel="0046574A">
          <w:rPr>
            <w:rFonts w:ascii="Roboto" w:hAnsi="Roboto"/>
            <w:sz w:val="22"/>
            <w:szCs w:val="22"/>
            <w:lang w:val="en-US"/>
          </w:rPr>
          <w:delText>2</w:delText>
        </w:r>
      </w:del>
      <w:r w:rsidRPr="00DF613E">
        <w:rPr>
          <w:rFonts w:ascii="Roboto" w:hAnsi="Roboto"/>
          <w:sz w:val="22"/>
          <w:szCs w:val="22"/>
          <w:lang w:val="en-US"/>
        </w:rPr>
        <w:t>.</w:t>
      </w:r>
      <w:del w:id="68" w:author="Christoffer Vissing" w:date="2025-05-29T02:08:00Z" w16du:dateUtc="2025-05-29T00:08:00Z">
        <w:r w:rsidR="00703ED6" w:rsidDel="0046574A">
          <w:rPr>
            <w:rFonts w:ascii="Roboto" w:hAnsi="Roboto"/>
            <w:sz w:val="22"/>
            <w:szCs w:val="22"/>
            <w:lang w:val="en-US"/>
          </w:rPr>
          <w:delText>0</w:delText>
        </w:r>
      </w:del>
      <w:ins w:id="69" w:author="Christoffer Vissing" w:date="2025-05-29T02:08:00Z" w16du:dateUtc="2025-05-29T00:08:00Z">
        <w:r w:rsidR="0046574A">
          <w:rPr>
            <w:rFonts w:ascii="Roboto" w:hAnsi="Roboto"/>
            <w:sz w:val="22"/>
            <w:szCs w:val="22"/>
            <w:lang w:val="en-US"/>
          </w:rPr>
          <w:t>86</w:t>
        </w:r>
      </w:ins>
      <w:del w:id="70" w:author="Christoffer Vissing" w:date="2025-05-29T02:08:00Z" w16du:dateUtc="2025-05-29T00:08:00Z">
        <w:r w:rsidR="00703ED6" w:rsidDel="0046574A">
          <w:rPr>
            <w:rFonts w:ascii="Roboto" w:hAnsi="Roboto"/>
            <w:sz w:val="22"/>
            <w:szCs w:val="22"/>
            <w:lang w:val="en-US"/>
          </w:rPr>
          <w:delText>5</w:delText>
        </w:r>
      </w:del>
      <w:r w:rsidRPr="00DF613E">
        <w:rPr>
          <w:rFonts w:ascii="Roboto" w:hAnsi="Roboto"/>
          <w:sz w:val="22"/>
          <w:szCs w:val="22"/>
          <w:lang w:val="en-US"/>
        </w:rPr>
        <w:t xml:space="preserve"> to </w:t>
      </w:r>
      <w:ins w:id="71" w:author="Christoffer Vissing" w:date="2025-05-29T02:08:00Z" w16du:dateUtc="2025-05-29T00:08:00Z">
        <w:r w:rsidR="0046574A">
          <w:rPr>
            <w:rFonts w:ascii="Roboto" w:hAnsi="Roboto"/>
            <w:sz w:val="22"/>
            <w:szCs w:val="22"/>
            <w:lang w:val="en-US"/>
          </w:rPr>
          <w:t>3</w:t>
        </w:r>
      </w:ins>
      <w:del w:id="72" w:author="Christoffer Vissing" w:date="2025-05-29T02:08:00Z" w16du:dateUtc="2025-05-29T00:08:00Z">
        <w:r w:rsidR="00703ED6" w:rsidDel="0046574A">
          <w:rPr>
            <w:rFonts w:ascii="Roboto" w:hAnsi="Roboto"/>
            <w:sz w:val="22"/>
            <w:szCs w:val="22"/>
            <w:lang w:val="en-US"/>
          </w:rPr>
          <w:delText>4</w:delText>
        </w:r>
      </w:del>
      <w:r w:rsidRPr="00DF613E">
        <w:rPr>
          <w:rFonts w:ascii="Roboto" w:hAnsi="Roboto"/>
          <w:sz w:val="22"/>
          <w:szCs w:val="22"/>
          <w:lang w:val="en-US"/>
        </w:rPr>
        <w:t>.</w:t>
      </w:r>
      <w:ins w:id="73" w:author="Christoffer Vissing" w:date="2025-05-29T02:08:00Z" w16du:dateUtc="2025-05-29T00:08:00Z">
        <w:r w:rsidR="0046574A">
          <w:rPr>
            <w:rFonts w:ascii="Roboto" w:hAnsi="Roboto"/>
            <w:sz w:val="22"/>
            <w:szCs w:val="22"/>
            <w:lang w:val="en-US"/>
          </w:rPr>
          <w:t>44</w:t>
        </w:r>
      </w:ins>
      <w:del w:id="74" w:author="Christoffer Vissing" w:date="2025-05-29T02:08:00Z" w16du:dateUtc="2025-05-29T00:08:00Z">
        <w:r w:rsidR="00703ED6" w:rsidDel="0046574A">
          <w:rPr>
            <w:rFonts w:ascii="Roboto" w:hAnsi="Roboto"/>
            <w:sz w:val="22"/>
            <w:szCs w:val="22"/>
            <w:lang w:val="en-US"/>
          </w:rPr>
          <w:delText>06</w:delText>
        </w:r>
      </w:del>
      <w:r w:rsidRPr="00DF613E">
        <w:rPr>
          <w:rFonts w:ascii="Roboto" w:hAnsi="Roboto"/>
          <w:sz w:val="22"/>
          <w:szCs w:val="22"/>
          <w:lang w:val="en-US"/>
        </w:rPr>
        <w:t>, p&lt;0.001) of dying of either heart failure</w:t>
      </w:r>
      <w:ins w:id="75" w:author="Christoffer Vissing" w:date="2025-05-29T02:08:00Z" w16du:dateUtc="2025-05-29T00:08:00Z">
        <w:r w:rsidR="0046574A">
          <w:rPr>
            <w:rFonts w:ascii="Roboto" w:hAnsi="Roboto"/>
            <w:sz w:val="22"/>
            <w:szCs w:val="22"/>
            <w:lang w:val="en-US"/>
          </w:rPr>
          <w:t>,</w:t>
        </w:r>
      </w:ins>
      <w:del w:id="76" w:author="Christoffer Vissing" w:date="2025-05-29T02:08:00Z" w16du:dateUtc="2025-05-29T00:08:00Z">
        <w:r w:rsidRPr="00DF613E" w:rsidDel="0046574A">
          <w:rPr>
            <w:rFonts w:ascii="Roboto" w:hAnsi="Roboto"/>
            <w:sz w:val="22"/>
            <w:szCs w:val="22"/>
            <w:lang w:val="en-US"/>
          </w:rPr>
          <w:delText xml:space="preserve"> or</w:delText>
        </w:r>
      </w:del>
      <w:r w:rsidRPr="00DF613E">
        <w:rPr>
          <w:rFonts w:ascii="Roboto" w:hAnsi="Roboto"/>
          <w:sz w:val="22"/>
          <w:szCs w:val="22"/>
          <w:lang w:val="en-US"/>
        </w:rPr>
        <w:t xml:space="preserve"> sudden cardiac death</w:t>
      </w:r>
      <w:ins w:id="77" w:author="Christoffer Vissing" w:date="2025-05-29T02:08:00Z" w16du:dateUtc="2025-05-29T00:08:00Z">
        <w:r w:rsidR="0046574A">
          <w:rPr>
            <w:rFonts w:ascii="Roboto" w:hAnsi="Roboto"/>
            <w:sz w:val="22"/>
            <w:szCs w:val="22"/>
            <w:lang w:val="en-US"/>
          </w:rPr>
          <w:t xml:space="preserve"> or stroke</w:t>
        </w:r>
      </w:ins>
      <w:r w:rsidR="001F1694">
        <w:rPr>
          <w:rFonts w:ascii="Roboto" w:hAnsi="Roboto"/>
          <w:sz w:val="22"/>
          <w:szCs w:val="22"/>
          <w:lang w:val="en-US"/>
        </w:rPr>
        <w:t>, compared with patients with non-sarcomeric HCM</w:t>
      </w:r>
      <w:r w:rsidRPr="00DF613E">
        <w:rPr>
          <w:rFonts w:ascii="Roboto" w:hAnsi="Roboto"/>
          <w:sz w:val="22"/>
          <w:szCs w:val="22"/>
          <w:lang w:val="en-US"/>
        </w:rPr>
        <w:t xml:space="preserve">.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1F1694">
        <w:rPr>
          <w:rFonts w:ascii="Roboto" w:hAnsi="Roboto"/>
          <w:sz w:val="22"/>
          <w:szCs w:val="22"/>
          <w:lang w:val="en-US"/>
        </w:rPr>
        <w:t xml:space="preserve"> </w:t>
      </w:r>
    </w:p>
    <w:p w14:paraId="5858D446" w14:textId="709768BA" w:rsidR="00D35FAB" w:rsidRDefault="00E0371F" w:rsidP="00D35FAB">
      <w:pPr>
        <w:spacing w:line="480" w:lineRule="auto"/>
        <w:rPr>
          <w:rFonts w:ascii="Roboto" w:hAnsi="Roboto"/>
          <w:sz w:val="22"/>
          <w:szCs w:val="22"/>
          <w:lang w:val="en-US"/>
        </w:rPr>
      </w:pPr>
      <w:ins w:id="78" w:author="Christoffer Vissing" w:date="2025-05-29T01:16:00Z" w16du:dateUtc="2025-05-28T23:16:00Z">
        <w:r w:rsidRPr="003B5B90">
          <w:rPr>
            <w:rFonts w:ascii="Roboto" w:hAnsi="Roboto"/>
            <w:sz w:val="22"/>
            <w:szCs w:val="22"/>
            <w:lang w:val="en-US"/>
          </w:rPr>
          <w:t>To quantify the impact of</w:t>
        </w:r>
        <w:r>
          <w:rPr>
            <w:rFonts w:ascii="Roboto" w:hAnsi="Roboto"/>
            <w:sz w:val="22"/>
            <w:szCs w:val="22"/>
            <w:lang w:val="en-US"/>
          </w:rPr>
          <w:t xml:space="preserve"> genotype</w:t>
        </w:r>
        <w:r w:rsidRPr="003B5B90">
          <w:rPr>
            <w:rFonts w:ascii="Roboto" w:hAnsi="Roboto"/>
            <w:sz w:val="22"/>
            <w:szCs w:val="22"/>
            <w:lang w:val="en-US"/>
          </w:rPr>
          <w:t xml:space="preserve">, we estimated the restricted mean survival time (RMST) from </w:t>
        </w:r>
        <w:r>
          <w:rPr>
            <w:rFonts w:ascii="Roboto" w:hAnsi="Roboto"/>
            <w:sz w:val="22"/>
            <w:szCs w:val="22"/>
            <w:lang w:val="en-US"/>
          </w:rPr>
          <w:t>44 years of age (mean age at HCM diagnosis) to 85 years of age (oldest age at which at least 100 persons remained under observation)</w:t>
        </w:r>
        <w:r w:rsidRPr="003B5B90">
          <w:rPr>
            <w:rFonts w:ascii="Roboto" w:hAnsi="Roboto"/>
            <w:sz w:val="22"/>
            <w:szCs w:val="22"/>
            <w:lang w:val="en-US"/>
          </w:rPr>
          <w:t xml:space="preserve">. Patient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had an average of </w:t>
        </w:r>
        <w:r>
          <w:rPr>
            <w:rFonts w:ascii="Roboto" w:hAnsi="Roboto"/>
            <w:sz w:val="22"/>
            <w:szCs w:val="22"/>
            <w:lang w:val="en-US"/>
          </w:rPr>
          <w:t>3.5</w:t>
        </w:r>
        <w:r w:rsidRPr="003B5B90">
          <w:rPr>
            <w:rFonts w:ascii="Roboto" w:hAnsi="Roboto"/>
            <w:sz w:val="22"/>
            <w:szCs w:val="22"/>
            <w:lang w:val="en-US"/>
          </w:rPr>
          <w:t xml:space="preserve"> life-years lost in this age interval compared with those with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RMST: </w:t>
        </w:r>
        <w:r>
          <w:rPr>
            <w:rFonts w:ascii="Roboto" w:hAnsi="Roboto"/>
            <w:sz w:val="22"/>
            <w:szCs w:val="22"/>
            <w:lang w:val="en-US"/>
          </w:rPr>
          <w:t>28.8</w:t>
        </w:r>
        <w:r w:rsidRPr="003B5B90">
          <w:rPr>
            <w:rFonts w:ascii="Roboto" w:hAnsi="Roboto"/>
            <w:sz w:val="22"/>
            <w:szCs w:val="22"/>
            <w:lang w:val="en-US"/>
          </w:rPr>
          <w:t xml:space="preserve"> vs. 3</w:t>
        </w:r>
        <w:r>
          <w:rPr>
            <w:rFonts w:ascii="Roboto" w:hAnsi="Roboto"/>
            <w:sz w:val="22"/>
            <w:szCs w:val="22"/>
            <w:lang w:val="en-US"/>
          </w:rPr>
          <w:t>2</w:t>
        </w:r>
        <w:r w:rsidRPr="003B5B90">
          <w:rPr>
            <w:rFonts w:ascii="Roboto" w:hAnsi="Roboto"/>
            <w:sz w:val="22"/>
            <w:szCs w:val="22"/>
            <w:lang w:val="en-US"/>
          </w:rPr>
          <w:t>.</w:t>
        </w:r>
        <w:r>
          <w:rPr>
            <w:rFonts w:ascii="Roboto" w:hAnsi="Roboto"/>
            <w:sz w:val="22"/>
            <w:szCs w:val="22"/>
            <w:lang w:val="en-US"/>
          </w:rPr>
          <w:t>4</w:t>
        </w:r>
        <w:r w:rsidRPr="003B5B90">
          <w:rPr>
            <w:rFonts w:ascii="Roboto" w:hAnsi="Roboto"/>
            <w:sz w:val="22"/>
            <w:szCs w:val="22"/>
            <w:lang w:val="en-US"/>
          </w:rPr>
          <w:t xml:space="preserve"> years; difference </w:t>
        </w:r>
        <w:r>
          <w:rPr>
            <w:rFonts w:ascii="Roboto" w:hAnsi="Roboto"/>
            <w:sz w:val="22"/>
            <w:szCs w:val="22"/>
            <w:lang w:val="en-US"/>
          </w:rPr>
          <w:t>3</w:t>
        </w:r>
        <w:r w:rsidRPr="003B5B90">
          <w:rPr>
            <w:rFonts w:ascii="Roboto" w:hAnsi="Roboto"/>
            <w:sz w:val="22"/>
            <w:szCs w:val="22"/>
            <w:lang w:val="en-US"/>
          </w:rPr>
          <w:t>.</w:t>
        </w:r>
        <w:r>
          <w:rPr>
            <w:rFonts w:ascii="Roboto" w:hAnsi="Roboto"/>
            <w:sz w:val="22"/>
            <w:szCs w:val="22"/>
            <w:lang w:val="en-US"/>
          </w:rPr>
          <w:t>51</w:t>
        </w:r>
        <w:r w:rsidRPr="003B5B90">
          <w:rPr>
            <w:rFonts w:ascii="Roboto" w:hAnsi="Roboto"/>
            <w:sz w:val="22"/>
            <w:szCs w:val="22"/>
            <w:lang w:val="en-US"/>
          </w:rPr>
          <w:t xml:space="preserve"> years, 95% CI: </w:t>
        </w:r>
        <w:r>
          <w:rPr>
            <w:rFonts w:ascii="Roboto" w:hAnsi="Roboto"/>
            <w:sz w:val="22"/>
            <w:szCs w:val="22"/>
            <w:lang w:val="en-US"/>
          </w:rPr>
          <w:t>1</w:t>
        </w:r>
        <w:r w:rsidRPr="003B5B90">
          <w:rPr>
            <w:rFonts w:ascii="Roboto" w:hAnsi="Roboto"/>
            <w:sz w:val="22"/>
            <w:szCs w:val="22"/>
            <w:lang w:val="en-US"/>
          </w:rPr>
          <w:t>.</w:t>
        </w:r>
        <w:r>
          <w:rPr>
            <w:rFonts w:ascii="Roboto" w:hAnsi="Roboto"/>
            <w:sz w:val="22"/>
            <w:szCs w:val="22"/>
            <w:lang w:val="en-US"/>
          </w:rPr>
          <w:t>74</w:t>
        </w:r>
        <w:r w:rsidRPr="003B5B90">
          <w:rPr>
            <w:rFonts w:ascii="Roboto" w:hAnsi="Roboto"/>
            <w:sz w:val="22"/>
            <w:szCs w:val="22"/>
            <w:lang w:val="en-US"/>
          </w:rPr>
          <w:t xml:space="preserve"> to </w:t>
        </w:r>
        <w:r>
          <w:rPr>
            <w:rFonts w:ascii="Roboto" w:hAnsi="Roboto"/>
            <w:sz w:val="22"/>
            <w:szCs w:val="22"/>
            <w:lang w:val="en-US"/>
          </w:rPr>
          <w:t>4</w:t>
        </w:r>
        <w:r w:rsidRPr="003B5B90">
          <w:rPr>
            <w:rFonts w:ascii="Roboto" w:hAnsi="Roboto"/>
            <w:sz w:val="22"/>
            <w:szCs w:val="22"/>
            <w:lang w:val="en-US"/>
          </w:rPr>
          <w:t>.</w:t>
        </w:r>
        <w:r>
          <w:rPr>
            <w:rFonts w:ascii="Roboto" w:hAnsi="Roboto"/>
            <w:sz w:val="22"/>
            <w:szCs w:val="22"/>
            <w:lang w:val="en-US"/>
          </w:rPr>
          <w:t>84</w:t>
        </w:r>
        <w:r w:rsidRPr="003B5B90">
          <w:rPr>
            <w:rFonts w:ascii="Roboto" w:hAnsi="Roboto"/>
            <w:sz w:val="22"/>
            <w:szCs w:val="22"/>
            <w:lang w:val="en-US"/>
          </w:rPr>
          <w:t>)</w:t>
        </w:r>
        <w:r>
          <w:rPr>
            <w:rFonts w:ascii="Roboto" w:hAnsi="Roboto"/>
            <w:sz w:val="22"/>
            <w:szCs w:val="22"/>
            <w:lang w:val="en-US"/>
          </w:rPr>
          <w:t xml:space="preserve"> (</w:t>
        </w:r>
        <w:r>
          <w:rPr>
            <w:rFonts w:ascii="Roboto" w:hAnsi="Roboto"/>
            <w:b/>
            <w:bCs/>
            <w:sz w:val="22"/>
            <w:szCs w:val="22"/>
            <w:lang w:val="en-US"/>
          </w:rPr>
          <w:t>Figure 4</w:t>
        </w:r>
        <w:r>
          <w:rPr>
            <w:rFonts w:ascii="Roboto" w:hAnsi="Roboto"/>
            <w:sz w:val="22"/>
            <w:szCs w:val="22"/>
            <w:lang w:val="en-US"/>
          </w:rPr>
          <w:t>)</w:t>
        </w:r>
        <w:r w:rsidRPr="003B5B90">
          <w:rPr>
            <w:rFonts w:ascii="Roboto" w:hAnsi="Roboto"/>
            <w:sz w:val="22"/>
            <w:szCs w:val="22"/>
            <w:lang w:val="en-US"/>
          </w:rPr>
          <w:t xml:space="preserve">. Results remained consistent in sensitivity analyses including sex as a </w:t>
        </w:r>
        <w:proofErr w:type="spellStart"/>
        <w:proofErr w:type="gramStart"/>
        <w:r w:rsidRPr="003B5B90">
          <w:rPr>
            <w:rFonts w:ascii="Roboto" w:hAnsi="Roboto"/>
            <w:sz w:val="22"/>
            <w:szCs w:val="22"/>
            <w:lang w:val="en-US"/>
          </w:rPr>
          <w:t>covariate.</w:t>
        </w:r>
      </w:ins>
      <w:r w:rsidR="00210BB7">
        <w:rPr>
          <w:rFonts w:ascii="Roboto" w:hAnsi="Roboto"/>
          <w:sz w:val="22"/>
          <w:szCs w:val="22"/>
          <w:lang w:val="en-US"/>
        </w:rPr>
        <w:t>Results</w:t>
      </w:r>
      <w:proofErr w:type="spellEnd"/>
      <w:proofErr w:type="gramEnd"/>
      <w:r w:rsidR="00210BB7">
        <w:rPr>
          <w:rFonts w:ascii="Roboto" w:hAnsi="Roboto"/>
          <w:sz w:val="22"/>
          <w:szCs w:val="22"/>
          <w:lang w:val="en-US"/>
        </w:rPr>
        <w:t xml:space="preserve"> remained consistent in sensitivity analysis including sex as a covariate. </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07BDDC13" w:rsidR="00D52FCA" w:rsidRPr="00431AEB" w:rsidRDefault="00E169B6" w:rsidP="00B13D40">
      <w:pPr>
        <w:spacing w:line="480" w:lineRule="auto"/>
        <w:rPr>
          <w:rFonts w:ascii="Roboto" w:hAnsi="Roboto"/>
          <w:sz w:val="22"/>
          <w:szCs w:val="22"/>
          <w:lang w:val="en-US"/>
        </w:rPr>
      </w:pPr>
      <w:del w:id="79" w:author="Ho, Carolyn Y.,MD" w:date="2025-05-24T12:56:00Z" w16du:dateUtc="2025-05-24T16:56:00Z">
        <w:r w:rsidDel="00CC2439">
          <w:rPr>
            <w:rFonts w:ascii="Roboto" w:hAnsi="Roboto"/>
            <w:sz w:val="22"/>
            <w:szCs w:val="22"/>
            <w:lang w:val="en-US"/>
          </w:rPr>
          <w:delText>Next</w:delText>
        </w:r>
        <w:r w:rsidR="00BE1405" w:rsidDel="00CC2439">
          <w:rPr>
            <w:rFonts w:ascii="Roboto" w:hAnsi="Roboto"/>
            <w:sz w:val="22"/>
            <w:szCs w:val="22"/>
            <w:lang w:val="en-US"/>
          </w:rPr>
          <w:delText>,</w:delText>
        </w:r>
        <w:r w:rsidDel="00CC2439">
          <w:rPr>
            <w:rFonts w:ascii="Roboto" w:hAnsi="Roboto"/>
            <w:sz w:val="22"/>
            <w:szCs w:val="22"/>
            <w:lang w:val="en-US"/>
          </w:rPr>
          <w:delText xml:space="preserve"> we</w:delText>
        </w:r>
      </w:del>
      <w:ins w:id="80" w:author="Ho, Carolyn Y.,MD" w:date="2025-05-24T12:56:00Z" w16du:dateUtc="2025-05-24T16:56:00Z">
        <w:r w:rsidR="00CC2439">
          <w:rPr>
            <w:rFonts w:ascii="Roboto" w:hAnsi="Roboto"/>
            <w:sz w:val="22"/>
            <w:szCs w:val="22"/>
            <w:lang w:val="en-US"/>
          </w:rPr>
          <w:t>We</w:t>
        </w:r>
      </w:ins>
      <w:r>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ins w:id="81" w:author="Christoffer Vissing" w:date="2025-05-29T01:16:00Z" w16du:dateUtc="2025-05-28T23:16:00Z">
        <w:r w:rsidR="00E0371F">
          <w:rPr>
            <w:rFonts w:ascii="Roboto" w:hAnsi="Roboto"/>
            <w:b/>
            <w:bCs/>
            <w:sz w:val="22"/>
            <w:szCs w:val="22"/>
            <w:lang w:val="en-US"/>
          </w:rPr>
          <w:t>5</w:t>
        </w:r>
      </w:ins>
      <w:del w:id="82" w:author="Christoffer Vissing" w:date="2025-05-29T01:16:00Z" w16du:dateUtc="2025-05-28T23:16:00Z">
        <w:r w:rsidR="00CE073C" w:rsidDel="00E0371F">
          <w:rPr>
            <w:rFonts w:ascii="Roboto" w:hAnsi="Roboto"/>
            <w:b/>
            <w:bCs/>
            <w:sz w:val="22"/>
            <w:szCs w:val="22"/>
            <w:lang w:val="en-US"/>
          </w:rPr>
          <w:delText>4</w:delText>
        </w:r>
      </w:del>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r w:rsidR="00F406CB">
        <w:rPr>
          <w:rFonts w:ascii="Roboto" w:hAnsi="Roboto"/>
          <w:sz w:val="22"/>
          <w:szCs w:val="22"/>
          <w:lang w:val="en-US"/>
        </w:rPr>
        <w:t>sarcomeric and non-</w:t>
      </w:r>
      <w:r w:rsidR="00F406CB">
        <w:rPr>
          <w:rFonts w:ascii="Roboto" w:hAnsi="Roboto"/>
          <w:sz w:val="22"/>
          <w:szCs w:val="22"/>
          <w:lang w:val="en-US"/>
        </w:rPr>
        <w:lastRenderedPageBreak/>
        <w:t>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0562B89D" w:rsidR="003C33E1" w:rsidDel="002F186E" w:rsidRDefault="003C33E1" w:rsidP="00D51E41">
      <w:pPr>
        <w:spacing w:line="480" w:lineRule="auto"/>
        <w:rPr>
          <w:del w:id="83" w:author="Ho, Carolyn Y.,MD" w:date="2025-05-24T12:25:00Z" w16du:dateUtc="2025-05-24T16:25:00Z"/>
          <w:rFonts w:ascii="Roboto" w:hAnsi="Roboto"/>
          <w:sz w:val="22"/>
          <w:szCs w:val="22"/>
          <w:lang w:val="en-US"/>
        </w:rPr>
      </w:pPr>
    </w:p>
    <w:p w14:paraId="3B41CC17" w14:textId="0B41C425"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ins w:id="84" w:author="Christoffer Vissing" w:date="2025-05-29T01:16:00Z" w16du:dateUtc="2025-05-28T23:16:00Z">
        <w:r w:rsidR="00E0371F">
          <w:rPr>
            <w:rFonts w:ascii="Roboto" w:hAnsi="Roboto"/>
            <w:b/>
            <w:bCs/>
            <w:sz w:val="22"/>
            <w:szCs w:val="22"/>
            <w:lang w:val="en-US"/>
          </w:rPr>
          <w:t>6</w:t>
        </w:r>
      </w:ins>
      <w:del w:id="85" w:author="Christoffer Vissing" w:date="2025-05-29T01:16:00Z" w16du:dateUtc="2025-05-28T23:16:00Z">
        <w:r w:rsidR="00CE073C" w:rsidDel="00E0371F">
          <w:rPr>
            <w:rFonts w:ascii="Roboto" w:hAnsi="Roboto"/>
            <w:b/>
            <w:bCs/>
            <w:sz w:val="22"/>
            <w:szCs w:val="22"/>
            <w:lang w:val="en-US"/>
          </w:rPr>
          <w:delText>5</w:delText>
        </w:r>
      </w:del>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4A1863">
        <w:rPr>
          <w:rFonts w:ascii="Roboto" w:hAnsi="Roboto"/>
          <w:sz w:val="22"/>
          <w:szCs w:val="22"/>
          <w:lang w:val="en-US"/>
        </w:rPr>
        <w:t xml:space="preserve"> compared with non-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ins w:id="86" w:author="Ho, Carolyn Y.,MD" w:date="2025-05-24T12:25:00Z" w16du:dateUtc="2025-05-24T16:25:00Z"/>
          <w:rFonts w:ascii="Roboto" w:hAnsi="Roboto"/>
          <w:b/>
          <w:bCs/>
          <w:sz w:val="22"/>
          <w:szCs w:val="22"/>
          <w:lang w:val="en-US"/>
        </w:rPr>
      </w:pPr>
    </w:p>
    <w:p w14:paraId="3C3CD81C" w14:textId="77777777" w:rsidR="0046574A" w:rsidRDefault="0046574A" w:rsidP="001D711A">
      <w:pPr>
        <w:spacing w:line="480" w:lineRule="auto"/>
        <w:rPr>
          <w:ins w:id="87" w:author="Christoffer Vissing" w:date="2025-05-29T02:09:00Z" w16du:dateUtc="2025-05-29T00:09:00Z"/>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9B43E5">
        <w:rPr>
          <w:rFonts w:ascii="Roboto" w:hAnsi="Roboto"/>
          <w:sz w:val="22"/>
          <w:vertAlign w:val="superscript"/>
          <w:lang w:val="en-US"/>
          <w:rPrChange w:id="88" w:author="Ho, Carolyn Y.,MD" w:date="2025-05-23T18:45:00Z" w16du:dateUtc="2025-05-23T22:45:00Z">
            <w:rPr>
              <w:rFonts w:ascii="Roboto" w:hAnsi="Roboto"/>
              <w:sz w:val="22"/>
              <w:vertAlign w:val="superscript"/>
            </w:rPr>
          </w:rPrChange>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9B43E5">
        <w:rPr>
          <w:rFonts w:ascii="Roboto" w:hAnsi="Roboto"/>
          <w:sz w:val="22"/>
          <w:vertAlign w:val="superscript"/>
          <w:lang w:val="en-US"/>
          <w:rPrChange w:id="89" w:author="Ho, Carolyn Y.,MD" w:date="2025-05-23T18:45:00Z" w16du:dateUtc="2025-05-23T22:45:00Z">
            <w:rPr>
              <w:rFonts w:ascii="Roboto" w:hAnsi="Roboto"/>
              <w:sz w:val="22"/>
              <w:vertAlign w:val="superscript"/>
            </w:rPr>
          </w:rPrChange>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9B43E5">
        <w:rPr>
          <w:rFonts w:ascii="Roboto" w:hAnsi="Roboto"/>
          <w:sz w:val="22"/>
          <w:vertAlign w:val="superscript"/>
          <w:lang w:val="en-US"/>
          <w:rPrChange w:id="90" w:author="Ho, Carolyn Y.,MD" w:date="2025-05-23T18:45:00Z" w16du:dateUtc="2025-05-23T22:45:00Z">
            <w:rPr>
              <w:rFonts w:ascii="Roboto" w:hAnsi="Roboto"/>
              <w:sz w:val="22"/>
              <w:vertAlign w:val="superscript"/>
            </w:rPr>
          </w:rPrChange>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9B43E5">
        <w:rPr>
          <w:rFonts w:ascii="Roboto" w:hAnsi="Roboto"/>
          <w:sz w:val="22"/>
          <w:vertAlign w:val="superscript"/>
          <w:lang w:val="en-US"/>
          <w:rPrChange w:id="91" w:author="Ho, Carolyn Y.,MD" w:date="2025-05-23T18:45:00Z" w16du:dateUtc="2025-05-23T22:45:00Z">
            <w:rPr>
              <w:rFonts w:ascii="Roboto" w:hAnsi="Roboto"/>
              <w:sz w:val="22"/>
              <w:vertAlign w:val="superscript"/>
            </w:rPr>
          </w:rPrChange>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ins w:id="92" w:author="Christoffer Vissing" w:date="2025-05-29T02:10:00Z" w16du:dateUtc="2025-05-29T00:10:00Z"/>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lastRenderedPageBreak/>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ins w:id="93" w:author="Christoffer Vissing" w:date="2025-05-29T01:41:00Z" w16du:dateUtc="2025-05-28T23:41:00Z"/>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sarcomeric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p>
    <w:p w14:paraId="4F0DC7FC" w14:textId="1CB05173" w:rsidR="0055147E" w:rsidDel="0055147E" w:rsidRDefault="00A2067F" w:rsidP="0055147E">
      <w:pPr>
        <w:spacing w:line="480" w:lineRule="auto"/>
        <w:rPr>
          <w:del w:id="94" w:author="Christoffer Vissing" w:date="2025-05-29T01:29:00Z" w16du:dateUtc="2025-05-28T23:29:00Z"/>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sarcomeric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44922617" w14:textId="77777777" w:rsidR="0055147E" w:rsidRPr="000A552B" w:rsidRDefault="0055147E" w:rsidP="0055147E">
      <w:pPr>
        <w:spacing w:line="480" w:lineRule="auto"/>
        <w:rPr>
          <w:ins w:id="95" w:author="Christoffer Vissing" w:date="2025-05-29T01:41:00Z" w16du:dateUtc="2025-05-28T23:41:00Z"/>
          <w:rFonts w:ascii="Roboto" w:hAnsi="Roboto"/>
          <w:sz w:val="22"/>
          <w:szCs w:val="22"/>
          <w:lang w:val="en-US"/>
        </w:rPr>
      </w:pPr>
    </w:p>
    <w:p w14:paraId="3BDD9EEF" w14:textId="3F008984" w:rsidR="0055147E" w:rsidRDefault="005C4292" w:rsidP="0055147E">
      <w:pPr>
        <w:spacing w:line="480" w:lineRule="auto"/>
        <w:rPr>
          <w:ins w:id="96" w:author="Christoffer Vissing" w:date="2025-05-29T01:38:00Z" w16du:dateUtc="2025-05-28T23:38:00Z"/>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del w:id="97" w:author="Christoffer Vissing" w:date="2025-05-29T01:32:00Z" w16du:dateUtc="2025-05-28T23:32:00Z">
        <w:r w:rsidR="000472A7" w:rsidRPr="000A552B" w:rsidDel="0055147E">
          <w:rPr>
            <w:rFonts w:ascii="Roboto" w:hAnsi="Roboto"/>
            <w:sz w:val="22"/>
            <w:szCs w:val="22"/>
            <w:lang w:val="en-US"/>
          </w:rPr>
          <w:delText xml:space="preserve">, </w:delText>
        </w:r>
        <w:r w:rsidR="000A552B" w:rsidRPr="000A552B" w:rsidDel="0055147E">
          <w:rPr>
            <w:rFonts w:ascii="Roboto" w:hAnsi="Roboto"/>
            <w:sz w:val="22"/>
            <w:szCs w:val="22"/>
            <w:lang w:val="en-US"/>
          </w:rPr>
          <w:delText>and</w:delText>
        </w:r>
        <w:r w:rsidR="000472A7" w:rsidRPr="000A552B" w:rsidDel="0055147E">
          <w:rPr>
            <w:rFonts w:ascii="Roboto" w:hAnsi="Roboto"/>
            <w:sz w:val="22"/>
            <w:szCs w:val="22"/>
            <w:lang w:val="en-US"/>
          </w:rPr>
          <w:delText xml:space="preserve"> a</w:delText>
        </w:r>
        <w:r w:rsidR="00F0589F" w:rsidDel="0055147E">
          <w:rPr>
            <w:rFonts w:ascii="Roboto" w:hAnsi="Roboto"/>
            <w:sz w:val="22"/>
            <w:szCs w:val="22"/>
            <w:lang w:val="en-US"/>
          </w:rPr>
          <w:delText>n overall</w:delText>
        </w:r>
        <w:r w:rsidR="000472A7" w:rsidRPr="000A552B" w:rsidDel="0055147E">
          <w:rPr>
            <w:rFonts w:ascii="Roboto" w:hAnsi="Roboto"/>
            <w:sz w:val="22"/>
            <w:szCs w:val="22"/>
            <w:lang w:val="en-US"/>
          </w:rPr>
          <w:delText xml:space="preserve"> 7.8</w:delText>
        </w:r>
        <w:r w:rsidR="00344AA0" w:rsidDel="0055147E">
          <w:rPr>
            <w:rFonts w:ascii="Roboto" w:hAnsi="Roboto"/>
            <w:sz w:val="22"/>
            <w:szCs w:val="22"/>
            <w:lang w:val="en-US"/>
          </w:rPr>
          <w:delText>-</w:delText>
        </w:r>
        <w:r w:rsidR="000472A7" w:rsidRPr="000A552B" w:rsidDel="0055147E">
          <w:rPr>
            <w:rFonts w:ascii="Roboto" w:hAnsi="Roboto"/>
            <w:sz w:val="22"/>
            <w:szCs w:val="22"/>
            <w:lang w:val="en-US"/>
          </w:rPr>
          <w:delText>year shorter lifespan</w:delText>
        </w:r>
      </w:del>
      <w:r w:rsidR="000A552B">
        <w:rPr>
          <w:rFonts w:ascii="Roboto" w:hAnsi="Roboto"/>
          <w:sz w:val="22"/>
          <w:szCs w:val="22"/>
          <w:lang w:val="en-US"/>
        </w:rPr>
        <w:t xml:space="preserve">. HCM-related mortality </w:t>
      </w:r>
      <w:r w:rsidR="000A552B" w:rsidRPr="009B43E5">
        <w:rPr>
          <w:rFonts w:ascii="Roboto" w:hAnsi="Roboto"/>
          <w:sz w:val="22"/>
          <w:szCs w:val="22"/>
          <w:lang w:val="en-US"/>
          <w:rPrChange w:id="98" w:author="Ho, Carolyn Y.,MD" w:date="2025-05-23T18:45:00Z" w16du:dateUtc="2025-05-23T22:45:00Z">
            <w:rPr>
              <w:rFonts w:ascii="Roboto" w:hAnsi="Roboto"/>
              <w:sz w:val="22"/>
              <w:szCs w:val="22"/>
            </w:rPr>
          </w:rPrChange>
        </w:rPr>
        <w:t>diverged from age 45</w:t>
      </w:r>
      <w:r w:rsidR="00344AA0" w:rsidRPr="009B43E5">
        <w:rPr>
          <w:rFonts w:ascii="Roboto" w:hAnsi="Roboto"/>
          <w:sz w:val="22"/>
          <w:szCs w:val="22"/>
          <w:lang w:val="en-US"/>
          <w:rPrChange w:id="99" w:author="Ho, Carolyn Y.,MD" w:date="2025-05-23T18:45:00Z" w16du:dateUtc="2025-05-23T22:45:00Z">
            <w:rPr>
              <w:rFonts w:ascii="Roboto" w:hAnsi="Roboto"/>
              <w:sz w:val="22"/>
              <w:szCs w:val="22"/>
            </w:rPr>
          </w:rPrChange>
        </w:rPr>
        <w:t xml:space="preserve"> onward</w:t>
      </w:r>
      <w:r w:rsidR="000A552B" w:rsidRPr="009B43E5">
        <w:rPr>
          <w:rFonts w:ascii="Roboto" w:hAnsi="Roboto"/>
          <w:sz w:val="22"/>
          <w:szCs w:val="22"/>
          <w:lang w:val="en-US"/>
          <w:rPrChange w:id="100" w:author="Ho, Carolyn Y.,MD" w:date="2025-05-23T18:45:00Z" w16du:dateUtc="2025-05-23T22:45:00Z">
            <w:rPr>
              <w:rFonts w:ascii="Roboto" w:hAnsi="Roboto"/>
              <w:sz w:val="22"/>
              <w:szCs w:val="22"/>
            </w:rPr>
          </w:rPrChange>
        </w:rPr>
        <w:t>, and a four-fold excess mortality was found between ages 46–55</w:t>
      </w:r>
      <w:r w:rsidR="000F6E5D" w:rsidRPr="00DF613E">
        <w:rPr>
          <w:rFonts w:ascii="Roboto" w:hAnsi="Roboto"/>
          <w:sz w:val="22"/>
          <w:szCs w:val="22"/>
          <w:lang w:val="en-US"/>
        </w:rPr>
        <w:t>.</w:t>
      </w:r>
      <w:ins w:id="101" w:author="Christoffer Vissing" w:date="2025-05-29T01:38:00Z" w16du:dateUtc="2025-05-28T23:38:00Z">
        <w:r w:rsidR="0055147E" w:rsidRPr="0055147E">
          <w:t xml:space="preserve"> </w:t>
        </w:r>
      </w:ins>
      <w:ins w:id="102" w:author="Christoffer Vissing" w:date="2025-05-29T01:43:00Z" w16du:dateUtc="2025-05-28T23:43:00Z">
        <w:r w:rsidR="0055147E">
          <w:t>T</w:t>
        </w:r>
      </w:ins>
      <w:ins w:id="103" w:author="Christoffer Vissing" w:date="2025-05-29T01:38:00Z" w16du:dateUtc="2025-05-28T23:38:00Z">
        <w:r w:rsidR="0055147E" w:rsidRPr="0055147E">
          <w:rPr>
            <w:rFonts w:ascii="Roboto" w:hAnsi="Roboto"/>
            <w:sz w:val="22"/>
            <w:szCs w:val="22"/>
            <w:lang w:val="en-US"/>
          </w:rPr>
          <w:t>he crude difference in mean lifespan between the groups was 7.8 years</w:t>
        </w:r>
      </w:ins>
      <w:ins w:id="104" w:author="Christoffer Vissing" w:date="2025-05-29T01:57:00Z" w16du:dateUtc="2025-05-28T23:57:00Z">
        <w:r w:rsidR="0055147E">
          <w:rPr>
            <w:rFonts w:ascii="Roboto" w:hAnsi="Roboto"/>
            <w:sz w:val="22"/>
            <w:szCs w:val="22"/>
            <w:lang w:val="en-US"/>
          </w:rPr>
          <w:t>, but</w:t>
        </w:r>
      </w:ins>
      <w:ins w:id="105" w:author="Christoffer Vissing" w:date="2025-05-29T01:38:00Z" w16du:dateUtc="2025-05-28T23:38:00Z">
        <w:r w:rsidR="0055147E" w:rsidRPr="0055147E">
          <w:rPr>
            <w:rFonts w:ascii="Roboto" w:hAnsi="Roboto"/>
            <w:sz w:val="22"/>
            <w:szCs w:val="22"/>
            <w:lang w:val="en-US"/>
          </w:rPr>
          <w:t xml:space="preserve"> this estimate </w:t>
        </w:r>
      </w:ins>
      <w:ins w:id="106" w:author="Christoffer Vissing" w:date="2025-05-29T01:57:00Z" w16du:dateUtc="2025-05-28T23:57:00Z">
        <w:r w:rsidR="0055147E">
          <w:rPr>
            <w:rFonts w:ascii="Roboto" w:hAnsi="Roboto"/>
            <w:sz w:val="22"/>
            <w:szCs w:val="22"/>
            <w:lang w:val="en-US"/>
          </w:rPr>
          <w:t xml:space="preserve">could be biased </w:t>
        </w:r>
      </w:ins>
      <w:ins w:id="107" w:author="Christoffer Vissing" w:date="2025-05-29T01:38:00Z" w16du:dateUtc="2025-05-28T23:38:00Z">
        <w:r w:rsidR="0055147E" w:rsidRPr="0055147E">
          <w:rPr>
            <w:rFonts w:ascii="Roboto" w:hAnsi="Roboto"/>
            <w:sz w:val="22"/>
            <w:szCs w:val="22"/>
            <w:lang w:val="en-US"/>
          </w:rPr>
          <w:t xml:space="preserve">by censoring and survivor effects. In a more robust age-specific survival analysis using left-truncated Kaplan–Meier curves with age as the time scal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cumulative loss of life-years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 accounting for censoring and delayed study entry.</w:t>
        </w:r>
      </w:ins>
      <w:r w:rsidR="006D62AB">
        <w:rPr>
          <w:rFonts w:ascii="Roboto" w:hAnsi="Roboto"/>
          <w:sz w:val="22"/>
          <w:szCs w:val="22"/>
          <w:lang w:val="en-US"/>
        </w:rPr>
        <w:t xml:space="preserve"> </w:t>
      </w:r>
    </w:p>
    <w:p w14:paraId="3537E5F9" w14:textId="7DA5F076"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9B43E5">
        <w:rPr>
          <w:rFonts w:ascii="Roboto" w:hAnsi="Roboto"/>
          <w:sz w:val="22"/>
          <w:vertAlign w:val="superscript"/>
          <w:lang w:val="en-US"/>
          <w:rPrChange w:id="108" w:author="Ho, Carolyn Y.,MD" w:date="2025-05-23T18:45:00Z" w16du:dateUtc="2025-05-23T22:45:00Z">
            <w:rPr>
              <w:rFonts w:ascii="Roboto" w:hAnsi="Roboto"/>
              <w:sz w:val="22"/>
              <w:vertAlign w:val="superscript"/>
            </w:rPr>
          </w:rPrChange>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w:t>
      </w:r>
      <w:del w:id="109" w:author="Christoffer Vissing" w:date="2025-05-29T01:40:00Z" w16du:dateUtc="2025-05-28T23:40:00Z">
        <w:r w:rsidR="00EB19D3" w:rsidDel="0055147E">
          <w:rPr>
            <w:rFonts w:ascii="Roboto" w:hAnsi="Roboto"/>
            <w:sz w:val="22"/>
            <w:szCs w:val="22"/>
            <w:lang w:val="en-US"/>
          </w:rPr>
          <w:delText xml:space="preserve">of follow-up </w:delText>
        </w:r>
      </w:del>
      <w:r w:rsidR="00EB19D3">
        <w:rPr>
          <w:rFonts w:ascii="Roboto" w:hAnsi="Roboto"/>
          <w:sz w:val="22"/>
          <w:szCs w:val="22"/>
          <w:lang w:val="en-US"/>
        </w:rPr>
        <w:t xml:space="preserve">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w:t>
      </w:r>
      <w:del w:id="110" w:author="Christoffer Vissing" w:date="2025-05-29T01:40:00Z" w16du:dateUtc="2025-05-28T23:40:00Z">
        <w:r w:rsidR="00EB19D3" w:rsidDel="0055147E">
          <w:rPr>
            <w:rFonts w:ascii="Roboto" w:hAnsi="Roboto"/>
            <w:sz w:val="22"/>
            <w:szCs w:val="22"/>
            <w:lang w:val="en-US"/>
          </w:rPr>
          <w:delText xml:space="preserve"> and analy</w:delText>
        </w:r>
        <w:r w:rsidR="000D3595" w:rsidDel="0055147E">
          <w:rPr>
            <w:rFonts w:ascii="Roboto" w:hAnsi="Roboto"/>
            <w:sz w:val="22"/>
            <w:szCs w:val="22"/>
            <w:lang w:val="en-US"/>
          </w:rPr>
          <w:delText>z</w:delText>
        </w:r>
        <w:r w:rsidR="00EB19D3" w:rsidDel="0055147E">
          <w:rPr>
            <w:rFonts w:ascii="Roboto" w:hAnsi="Roboto"/>
            <w:sz w:val="22"/>
            <w:szCs w:val="22"/>
            <w:lang w:val="en-US"/>
          </w:rPr>
          <w:delText>ing age-specific incidence</w:delText>
        </w:r>
      </w:del>
      <w:r w:rsidR="00EB19D3">
        <w:rPr>
          <w:rFonts w:ascii="Roboto" w:hAnsi="Roboto"/>
          <w:sz w:val="22"/>
          <w:szCs w:val="22"/>
          <w:lang w:val="en-US"/>
        </w:rPr>
        <w:t xml:space="preserve">,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sarcomeric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9B43E5">
        <w:rPr>
          <w:rFonts w:ascii="Roboto" w:hAnsi="Roboto"/>
          <w:sz w:val="22"/>
          <w:vertAlign w:val="superscript"/>
          <w:lang w:val="en-US"/>
          <w:rPrChange w:id="111" w:author="Ho, Carolyn Y.,MD" w:date="2025-05-23T18:45:00Z" w16du:dateUtc="2025-05-23T22:45:00Z">
            <w:rPr>
              <w:rFonts w:ascii="Roboto" w:hAnsi="Roboto"/>
              <w:sz w:val="22"/>
              <w:vertAlign w:val="superscript"/>
            </w:rPr>
          </w:rPrChange>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9B43E5">
        <w:rPr>
          <w:rFonts w:ascii="Roboto" w:hAnsi="Roboto"/>
          <w:sz w:val="22"/>
          <w:vertAlign w:val="superscript"/>
          <w:lang w:val="en-US"/>
          <w:rPrChange w:id="112" w:author="Ho, Carolyn Y.,MD" w:date="2025-05-23T18:45:00Z" w16du:dateUtc="2025-05-23T22:45:00Z">
            <w:rPr>
              <w:rFonts w:ascii="Roboto" w:hAnsi="Roboto"/>
              <w:sz w:val="22"/>
              <w:vertAlign w:val="superscript"/>
            </w:rPr>
          </w:rPrChange>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5E2C8EB0"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del w:id="113" w:author="Christoffer Vissing" w:date="2025-05-29T01:42:00Z" w16du:dateUtc="2025-05-28T23:42:00Z">
        <w:r w:rsidR="00DA0C00" w:rsidDel="0055147E">
          <w:rPr>
            <w:rFonts w:ascii="Roboto" w:hAnsi="Roboto"/>
            <w:sz w:val="22"/>
            <w:szCs w:val="22"/>
            <w:lang w:val="en-US"/>
          </w:rPr>
          <w:delText xml:space="preserve"> </w:delText>
        </w:r>
      </w:del>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 xml:space="preserve">Non-sarcomeric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sarcomeric HCM</w:t>
      </w:r>
      <w:r w:rsidR="00210BB7">
        <w:rPr>
          <w:rFonts w:ascii="Roboto" w:hAnsi="Roboto"/>
          <w:sz w:val="22"/>
          <w:szCs w:val="22"/>
          <w:lang w:val="en-US"/>
        </w:rPr>
        <w:t>.</w:t>
      </w:r>
    </w:p>
    <w:p w14:paraId="23FC7FD6" w14:textId="77777777" w:rsidR="007F07C1" w:rsidRPr="009B43E5" w:rsidRDefault="007F07C1">
      <w:pPr>
        <w:rPr>
          <w:lang w:val="en-US"/>
          <w:rPrChange w:id="114" w:author="Ho, Carolyn Y.,MD" w:date="2025-05-23T18:45:00Z" w16du:dateUtc="2025-05-23T22:45:00Z">
            <w:rPr/>
          </w:rPrChange>
        </w:rPr>
      </w:pPr>
      <w:r w:rsidRPr="009B43E5">
        <w:rPr>
          <w:lang w:val="en-US"/>
          <w:rPrChange w:id="115" w:author="Ho, Carolyn Y.,MD" w:date="2025-05-23T18:45:00Z" w16du:dateUtc="2025-05-23T22:45:00Z">
            <w:rPr/>
          </w:rPrChange>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ins w:id="116" w:author="Ho, Carolyn Y.,MD" w:date="2025-05-24T14:06:00Z" w16du:dateUtc="2025-05-24T18:06:00Z"/>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ins w:id="117" w:author="Ho, Carolyn Y.,MD" w:date="2025-05-24T14:06:00Z" w16du:dateUtc="2025-05-24T18:06:00Z"/>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9B43E5" w:rsidRDefault="00DB6D77" w:rsidP="000F1D08">
      <w:pPr>
        <w:widowControl w:val="0"/>
        <w:autoSpaceDE w:val="0"/>
        <w:autoSpaceDN w:val="0"/>
        <w:adjustRightInd w:val="0"/>
        <w:rPr>
          <w:rFonts w:ascii="Roboto" w:hAnsi="Roboto"/>
          <w:sz w:val="20"/>
          <w:lang w:val="en-US"/>
          <w:rPrChange w:id="118" w:author="Ho, Carolyn Y.,MD" w:date="2025-05-23T18:45:00Z" w16du:dateUtc="2025-05-23T22:45: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9B43E5">
        <w:rPr>
          <w:rFonts w:ascii="Roboto" w:hAnsi="Roboto"/>
          <w:sz w:val="20"/>
          <w:lang w:val="en-US"/>
          <w:rPrChange w:id="119" w:author="Ho, Carolyn Y.,MD" w:date="2025-05-23T18:45:00Z" w16du:dateUtc="2025-05-23T22:45:00Z">
            <w:rPr>
              <w:rFonts w:ascii="Roboto" w:hAnsi="Roboto"/>
              <w:sz w:val="20"/>
            </w:rPr>
          </w:rPrChange>
        </w:rPr>
        <w:t xml:space="preserve">1. </w:t>
      </w:r>
      <w:r w:rsidR="000F1D08" w:rsidRPr="009B43E5">
        <w:rPr>
          <w:rFonts w:ascii="Roboto" w:hAnsi="Roboto"/>
          <w:sz w:val="20"/>
          <w:lang w:val="en-US"/>
          <w:rPrChange w:id="120" w:author="Ho, Carolyn Y.,MD" w:date="2025-05-23T18:45:00Z" w16du:dateUtc="2025-05-23T22:45:00Z">
            <w:rPr>
              <w:rFonts w:ascii="Roboto" w:hAnsi="Roboto"/>
              <w:sz w:val="20"/>
            </w:rPr>
          </w:rPrChange>
        </w:rPr>
        <w:tab/>
        <w:t xml:space="preserve">Ho CY, Charron P, Richard P, Girolami F, Van Spaendonck-Zwarts KY, Pinto Y. Genetic advances in sarcomeric cardiomyopathies: state of the art. </w:t>
      </w:r>
      <w:r w:rsidR="000F1D08" w:rsidRPr="009B43E5">
        <w:rPr>
          <w:rFonts w:ascii="Roboto" w:hAnsi="Roboto"/>
          <w:i/>
          <w:iCs/>
          <w:sz w:val="20"/>
          <w:lang w:val="en-US"/>
          <w:rPrChange w:id="121" w:author="Ho, Carolyn Y.,MD" w:date="2025-05-23T18:45:00Z" w16du:dateUtc="2025-05-23T22:45:00Z">
            <w:rPr>
              <w:rFonts w:ascii="Roboto" w:hAnsi="Roboto"/>
              <w:i/>
              <w:iCs/>
              <w:sz w:val="20"/>
            </w:rPr>
          </w:rPrChange>
        </w:rPr>
        <w:t>Cardiovasc. Res.</w:t>
      </w:r>
      <w:r w:rsidR="000F1D08" w:rsidRPr="009B43E5">
        <w:rPr>
          <w:rFonts w:ascii="Roboto" w:hAnsi="Roboto"/>
          <w:sz w:val="20"/>
          <w:lang w:val="en-US"/>
          <w:rPrChange w:id="122" w:author="Ho, Carolyn Y.,MD" w:date="2025-05-23T18:45:00Z" w16du:dateUtc="2025-05-23T22:45:00Z">
            <w:rPr>
              <w:rFonts w:ascii="Roboto" w:hAnsi="Roboto"/>
              <w:sz w:val="20"/>
            </w:rPr>
          </w:rPrChange>
        </w:rPr>
        <w:t xml:space="preserve"> 2015;105:397–408. </w:t>
      </w:r>
    </w:p>
    <w:p w14:paraId="7B8532EC" w14:textId="77777777" w:rsidR="000F1D08" w:rsidRPr="009B43E5" w:rsidRDefault="000F1D08" w:rsidP="000F1D08">
      <w:pPr>
        <w:widowControl w:val="0"/>
        <w:autoSpaceDE w:val="0"/>
        <w:autoSpaceDN w:val="0"/>
        <w:adjustRightInd w:val="0"/>
        <w:rPr>
          <w:rFonts w:ascii="Roboto" w:hAnsi="Roboto"/>
          <w:sz w:val="20"/>
          <w:lang w:val="en-US"/>
          <w:rPrChange w:id="123" w:author="Ho, Carolyn Y.,MD" w:date="2025-05-23T18:45:00Z" w16du:dateUtc="2025-05-23T22:45:00Z">
            <w:rPr>
              <w:rFonts w:ascii="Roboto" w:hAnsi="Roboto"/>
              <w:sz w:val="20"/>
            </w:rPr>
          </w:rPrChange>
        </w:rPr>
      </w:pPr>
      <w:r w:rsidRPr="009B43E5">
        <w:rPr>
          <w:rFonts w:ascii="Roboto" w:hAnsi="Roboto"/>
          <w:sz w:val="20"/>
          <w:lang w:val="en-US"/>
          <w:rPrChange w:id="124" w:author="Ho, Carolyn Y.,MD" w:date="2025-05-23T18:45:00Z" w16du:dateUtc="2025-05-23T22:45:00Z">
            <w:rPr>
              <w:rFonts w:ascii="Roboto" w:hAnsi="Roboto"/>
              <w:sz w:val="20"/>
            </w:rPr>
          </w:rPrChange>
        </w:rPr>
        <w:t xml:space="preserve">2. </w:t>
      </w:r>
      <w:r w:rsidRPr="009B43E5">
        <w:rPr>
          <w:rFonts w:ascii="Roboto" w:hAnsi="Roboto"/>
          <w:sz w:val="20"/>
          <w:lang w:val="en-US"/>
          <w:rPrChange w:id="125" w:author="Ho, Carolyn Y.,MD" w:date="2025-05-23T18:45:00Z" w16du:dateUtc="2025-05-23T22:45:00Z">
            <w:rPr>
              <w:rFonts w:ascii="Roboto" w:hAnsi="Roboto"/>
              <w:sz w:val="20"/>
            </w:rPr>
          </w:rPrChange>
        </w:rPr>
        <w:tab/>
        <w:t xml:space="preserve">Biddinger KJ, Jurgens SJ, Maamari D, Gaziano L, Choi SH, Morrill VN, Halford JL, Khera AV, Lubitz SA, Ellinor PT, et al. Rare and Common Genetic Variation Underlying the Risk of Hypertrophic Cardiomyopathy in a National Biobank. </w:t>
      </w:r>
      <w:r w:rsidRPr="009B43E5">
        <w:rPr>
          <w:rFonts w:ascii="Roboto" w:hAnsi="Roboto"/>
          <w:i/>
          <w:iCs/>
          <w:sz w:val="20"/>
          <w:lang w:val="en-US"/>
          <w:rPrChange w:id="126" w:author="Ho, Carolyn Y.,MD" w:date="2025-05-23T18:45:00Z" w16du:dateUtc="2025-05-23T22:45:00Z">
            <w:rPr>
              <w:rFonts w:ascii="Roboto" w:hAnsi="Roboto"/>
              <w:i/>
              <w:iCs/>
              <w:sz w:val="20"/>
            </w:rPr>
          </w:rPrChange>
        </w:rPr>
        <w:t>JAMA Cardiol.</w:t>
      </w:r>
      <w:r w:rsidRPr="009B43E5">
        <w:rPr>
          <w:rFonts w:ascii="Roboto" w:hAnsi="Roboto"/>
          <w:sz w:val="20"/>
          <w:lang w:val="en-US"/>
          <w:rPrChange w:id="127" w:author="Ho, Carolyn Y.,MD" w:date="2025-05-23T18:45:00Z" w16du:dateUtc="2025-05-23T22:45:00Z">
            <w:rPr>
              <w:rFonts w:ascii="Roboto" w:hAnsi="Roboto"/>
              <w:sz w:val="20"/>
            </w:rPr>
          </w:rPrChange>
        </w:rPr>
        <w:t xml:space="preserve"> 2022;7:715–722. </w:t>
      </w:r>
    </w:p>
    <w:p w14:paraId="3FFF7EA5" w14:textId="77777777" w:rsidR="000F1D08" w:rsidRPr="009B43E5" w:rsidRDefault="000F1D08" w:rsidP="000F1D08">
      <w:pPr>
        <w:widowControl w:val="0"/>
        <w:autoSpaceDE w:val="0"/>
        <w:autoSpaceDN w:val="0"/>
        <w:adjustRightInd w:val="0"/>
        <w:rPr>
          <w:rFonts w:ascii="Roboto" w:hAnsi="Roboto"/>
          <w:sz w:val="20"/>
          <w:lang w:val="en-US"/>
          <w:rPrChange w:id="128" w:author="Ho, Carolyn Y.,MD" w:date="2025-05-23T18:45:00Z" w16du:dateUtc="2025-05-23T22:45:00Z">
            <w:rPr>
              <w:rFonts w:ascii="Roboto" w:hAnsi="Roboto"/>
              <w:sz w:val="20"/>
            </w:rPr>
          </w:rPrChange>
        </w:rPr>
      </w:pPr>
      <w:r w:rsidRPr="009B43E5">
        <w:rPr>
          <w:rFonts w:ascii="Roboto" w:hAnsi="Roboto"/>
          <w:sz w:val="20"/>
          <w:lang w:val="en-US"/>
          <w:rPrChange w:id="129" w:author="Ho, Carolyn Y.,MD" w:date="2025-05-23T18:45:00Z" w16du:dateUtc="2025-05-23T22:45:00Z">
            <w:rPr>
              <w:rFonts w:ascii="Roboto" w:hAnsi="Roboto"/>
              <w:sz w:val="20"/>
            </w:rPr>
          </w:rPrChange>
        </w:rPr>
        <w:t xml:space="preserve">3. </w:t>
      </w:r>
      <w:r w:rsidRPr="009B43E5">
        <w:rPr>
          <w:rFonts w:ascii="Roboto" w:hAnsi="Roboto"/>
          <w:sz w:val="20"/>
          <w:lang w:val="en-US"/>
          <w:rPrChange w:id="130" w:author="Ho, Carolyn Y.,MD" w:date="2025-05-23T18:45:00Z" w16du:dateUtc="2025-05-23T22:45:00Z">
            <w:rPr>
              <w:rFonts w:ascii="Roboto" w:hAnsi="Roboto"/>
              <w:sz w:val="20"/>
            </w:rPr>
          </w:rPrChange>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9B43E5">
        <w:rPr>
          <w:rFonts w:ascii="Roboto" w:hAnsi="Roboto"/>
          <w:i/>
          <w:iCs/>
          <w:sz w:val="20"/>
          <w:lang w:val="en-US"/>
          <w:rPrChange w:id="131" w:author="Ho, Carolyn Y.,MD" w:date="2025-05-23T18:45:00Z" w16du:dateUtc="2025-05-23T22:45:00Z">
            <w:rPr>
              <w:rFonts w:ascii="Roboto" w:hAnsi="Roboto"/>
              <w:i/>
              <w:iCs/>
              <w:sz w:val="20"/>
            </w:rPr>
          </w:rPrChange>
        </w:rPr>
        <w:t>J. Am. Coll. Cardiol.</w:t>
      </w:r>
      <w:r w:rsidRPr="009B43E5">
        <w:rPr>
          <w:rFonts w:ascii="Roboto" w:hAnsi="Roboto"/>
          <w:sz w:val="20"/>
          <w:lang w:val="en-US"/>
          <w:rPrChange w:id="132" w:author="Ho, Carolyn Y.,MD" w:date="2025-05-23T18:45:00Z" w16du:dateUtc="2025-05-23T22:45:00Z">
            <w:rPr>
              <w:rFonts w:ascii="Roboto" w:hAnsi="Roboto"/>
              <w:sz w:val="20"/>
            </w:rPr>
          </w:rPrChange>
        </w:rPr>
        <w:t xml:space="preserve"> 2024;84:1854–1865. </w:t>
      </w:r>
    </w:p>
    <w:p w14:paraId="47AA63F8" w14:textId="77777777" w:rsidR="000F1D08" w:rsidRPr="009B43E5" w:rsidRDefault="000F1D08" w:rsidP="000F1D08">
      <w:pPr>
        <w:widowControl w:val="0"/>
        <w:autoSpaceDE w:val="0"/>
        <w:autoSpaceDN w:val="0"/>
        <w:adjustRightInd w:val="0"/>
        <w:rPr>
          <w:rFonts w:ascii="Roboto" w:hAnsi="Roboto"/>
          <w:sz w:val="20"/>
          <w:lang w:val="en-US"/>
          <w:rPrChange w:id="133" w:author="Ho, Carolyn Y.,MD" w:date="2025-05-23T18:45:00Z" w16du:dateUtc="2025-05-23T22:45:00Z">
            <w:rPr>
              <w:rFonts w:ascii="Roboto" w:hAnsi="Roboto"/>
              <w:sz w:val="20"/>
            </w:rPr>
          </w:rPrChange>
        </w:rPr>
      </w:pPr>
      <w:r w:rsidRPr="009B43E5">
        <w:rPr>
          <w:rFonts w:ascii="Roboto" w:hAnsi="Roboto"/>
          <w:sz w:val="20"/>
          <w:lang w:val="en-US"/>
          <w:rPrChange w:id="134" w:author="Ho, Carolyn Y.,MD" w:date="2025-05-23T18:45:00Z" w16du:dateUtc="2025-05-23T22:45:00Z">
            <w:rPr>
              <w:rFonts w:ascii="Roboto" w:hAnsi="Roboto"/>
              <w:sz w:val="20"/>
            </w:rPr>
          </w:rPrChange>
        </w:rPr>
        <w:t xml:space="preserve">4. </w:t>
      </w:r>
      <w:r w:rsidRPr="009B43E5">
        <w:rPr>
          <w:rFonts w:ascii="Roboto" w:hAnsi="Roboto"/>
          <w:sz w:val="20"/>
          <w:lang w:val="en-US"/>
          <w:rPrChange w:id="135" w:author="Ho, Carolyn Y.,MD" w:date="2025-05-23T18:45:00Z" w16du:dateUtc="2025-05-23T22:45: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9B43E5">
        <w:rPr>
          <w:rFonts w:ascii="Roboto" w:hAnsi="Roboto"/>
          <w:i/>
          <w:iCs/>
          <w:sz w:val="20"/>
          <w:lang w:val="en-US"/>
          <w:rPrChange w:id="136" w:author="Ho, Carolyn Y.,MD" w:date="2025-05-23T18:45:00Z" w16du:dateUtc="2025-05-23T22:45:00Z">
            <w:rPr>
              <w:rFonts w:ascii="Roboto" w:hAnsi="Roboto"/>
              <w:i/>
              <w:iCs/>
              <w:sz w:val="20"/>
            </w:rPr>
          </w:rPrChange>
        </w:rPr>
        <w:t>Circulation</w:t>
      </w:r>
      <w:r w:rsidRPr="009B43E5">
        <w:rPr>
          <w:rFonts w:ascii="Roboto" w:hAnsi="Roboto"/>
          <w:sz w:val="20"/>
          <w:lang w:val="en-US"/>
          <w:rPrChange w:id="137" w:author="Ho, Carolyn Y.,MD" w:date="2025-05-23T18:45:00Z" w16du:dateUtc="2025-05-23T22:45:00Z">
            <w:rPr>
              <w:rFonts w:ascii="Roboto" w:hAnsi="Roboto"/>
              <w:sz w:val="20"/>
            </w:rPr>
          </w:rPrChange>
        </w:rPr>
        <w:t xml:space="preserve">. 2018;138:1387–1398. </w:t>
      </w:r>
    </w:p>
    <w:p w14:paraId="6ECA0DBD" w14:textId="77777777" w:rsidR="000F1D08" w:rsidRPr="009B43E5" w:rsidRDefault="000F1D08" w:rsidP="000F1D08">
      <w:pPr>
        <w:widowControl w:val="0"/>
        <w:autoSpaceDE w:val="0"/>
        <w:autoSpaceDN w:val="0"/>
        <w:adjustRightInd w:val="0"/>
        <w:rPr>
          <w:rFonts w:ascii="Roboto" w:hAnsi="Roboto"/>
          <w:sz w:val="20"/>
          <w:lang w:val="en-US"/>
          <w:rPrChange w:id="138" w:author="Ho, Carolyn Y.,MD" w:date="2025-05-23T18:45:00Z" w16du:dateUtc="2025-05-23T22:45:00Z">
            <w:rPr>
              <w:rFonts w:ascii="Roboto" w:hAnsi="Roboto"/>
              <w:sz w:val="20"/>
            </w:rPr>
          </w:rPrChange>
        </w:rPr>
      </w:pPr>
      <w:r w:rsidRPr="009B43E5">
        <w:rPr>
          <w:rFonts w:ascii="Roboto" w:hAnsi="Roboto"/>
          <w:sz w:val="20"/>
          <w:lang w:val="en-US"/>
          <w:rPrChange w:id="139" w:author="Ho, Carolyn Y.,MD" w:date="2025-05-23T18:45:00Z" w16du:dateUtc="2025-05-23T22:45:00Z">
            <w:rPr>
              <w:rFonts w:ascii="Roboto" w:hAnsi="Roboto"/>
              <w:sz w:val="20"/>
            </w:rPr>
          </w:rPrChange>
        </w:rPr>
        <w:t xml:space="preserve">5. </w:t>
      </w:r>
      <w:r w:rsidRPr="009B43E5">
        <w:rPr>
          <w:rFonts w:ascii="Roboto" w:hAnsi="Roboto"/>
          <w:sz w:val="20"/>
          <w:lang w:val="en-US"/>
          <w:rPrChange w:id="140" w:author="Ho, Carolyn Y.,MD" w:date="2025-05-23T18:45:00Z" w16du:dateUtc="2025-05-23T22:45:00Z">
            <w:rPr>
              <w:rFonts w:ascii="Roboto" w:hAnsi="Roboto"/>
              <w:sz w:val="20"/>
            </w:rPr>
          </w:rPrChange>
        </w:rPr>
        <w:tab/>
        <w:t xml:space="preserve">Li Q, Gruner C, Chan RH, Care M, Siminovitch K, Williams L, Woo A, Rakowski H. Genotype-positive status in patients with hypertrophic cardiomyopathy is associated with higher rates of heart failure events. </w:t>
      </w:r>
      <w:r w:rsidRPr="009B43E5">
        <w:rPr>
          <w:rFonts w:ascii="Roboto" w:hAnsi="Roboto"/>
          <w:i/>
          <w:iCs/>
          <w:sz w:val="20"/>
          <w:lang w:val="en-US"/>
          <w:rPrChange w:id="141" w:author="Ho, Carolyn Y.,MD" w:date="2025-05-23T18:45:00Z" w16du:dateUtc="2025-05-23T22:45:00Z">
            <w:rPr>
              <w:rFonts w:ascii="Roboto" w:hAnsi="Roboto"/>
              <w:i/>
              <w:iCs/>
              <w:sz w:val="20"/>
            </w:rPr>
          </w:rPrChange>
        </w:rPr>
        <w:t>Circ. Cardiovasc. Genet.</w:t>
      </w:r>
      <w:r w:rsidRPr="009B43E5">
        <w:rPr>
          <w:rFonts w:ascii="Roboto" w:hAnsi="Roboto"/>
          <w:sz w:val="20"/>
          <w:lang w:val="en-US"/>
          <w:rPrChange w:id="142" w:author="Ho, Carolyn Y.,MD" w:date="2025-05-23T18:45:00Z" w16du:dateUtc="2025-05-23T22:45:00Z">
            <w:rPr>
              <w:rFonts w:ascii="Roboto" w:hAnsi="Roboto"/>
              <w:sz w:val="20"/>
            </w:rPr>
          </w:rPrChange>
        </w:rPr>
        <w:t xml:space="preserve"> 2014;7:416–422. </w:t>
      </w:r>
    </w:p>
    <w:p w14:paraId="587DF409" w14:textId="77777777" w:rsidR="000F1D08" w:rsidRPr="009B43E5" w:rsidRDefault="000F1D08" w:rsidP="000F1D08">
      <w:pPr>
        <w:widowControl w:val="0"/>
        <w:autoSpaceDE w:val="0"/>
        <w:autoSpaceDN w:val="0"/>
        <w:adjustRightInd w:val="0"/>
        <w:rPr>
          <w:rFonts w:ascii="Roboto" w:hAnsi="Roboto"/>
          <w:sz w:val="20"/>
          <w:lang w:val="en-US"/>
          <w:rPrChange w:id="143" w:author="Ho, Carolyn Y.,MD" w:date="2025-05-23T18:45:00Z" w16du:dateUtc="2025-05-23T22:45:00Z">
            <w:rPr>
              <w:rFonts w:ascii="Roboto" w:hAnsi="Roboto"/>
              <w:sz w:val="20"/>
            </w:rPr>
          </w:rPrChange>
        </w:rPr>
      </w:pPr>
      <w:r w:rsidRPr="009B43E5">
        <w:rPr>
          <w:rFonts w:ascii="Roboto" w:hAnsi="Roboto"/>
          <w:sz w:val="20"/>
          <w:lang w:val="en-US"/>
          <w:rPrChange w:id="144" w:author="Ho, Carolyn Y.,MD" w:date="2025-05-23T18:45:00Z" w16du:dateUtc="2025-05-23T22:45:00Z">
            <w:rPr>
              <w:rFonts w:ascii="Roboto" w:hAnsi="Roboto"/>
              <w:sz w:val="20"/>
            </w:rPr>
          </w:rPrChange>
        </w:rPr>
        <w:t xml:space="preserve">6. </w:t>
      </w:r>
      <w:r w:rsidRPr="009B43E5">
        <w:rPr>
          <w:rFonts w:ascii="Roboto" w:hAnsi="Roboto"/>
          <w:sz w:val="20"/>
          <w:lang w:val="en-US"/>
          <w:rPrChange w:id="145" w:author="Ho, Carolyn Y.,MD" w:date="2025-05-23T18:45:00Z" w16du:dateUtc="2025-05-23T22:45:00Z">
            <w:rPr>
              <w:rFonts w:ascii="Roboto" w:hAnsi="Roboto"/>
              <w:sz w:val="20"/>
            </w:rPr>
          </w:rPrChange>
        </w:rPr>
        <w:tab/>
        <w:t xml:space="preserve">Curran L, de Marvao A, Inglese P, McGurk KA, Schiratti P-R, Clement A, Zheng SL, Li S, Pua CJ, Shah M, et al. Genotype-Phenotype Taxonomy of Hypertrophic Cardiomyopathy. </w:t>
      </w:r>
      <w:r w:rsidRPr="009B43E5">
        <w:rPr>
          <w:rFonts w:ascii="Roboto" w:hAnsi="Roboto"/>
          <w:i/>
          <w:iCs/>
          <w:sz w:val="20"/>
          <w:lang w:val="en-US"/>
          <w:rPrChange w:id="146" w:author="Ho, Carolyn Y.,MD" w:date="2025-05-23T18:45:00Z" w16du:dateUtc="2025-05-23T22:45:00Z">
            <w:rPr>
              <w:rFonts w:ascii="Roboto" w:hAnsi="Roboto"/>
              <w:i/>
              <w:iCs/>
              <w:sz w:val="20"/>
            </w:rPr>
          </w:rPrChange>
        </w:rPr>
        <w:t>Circ. Genomic Precis. Med.</w:t>
      </w:r>
      <w:r w:rsidRPr="009B43E5">
        <w:rPr>
          <w:rFonts w:ascii="Roboto" w:hAnsi="Roboto"/>
          <w:sz w:val="20"/>
          <w:lang w:val="en-US"/>
          <w:rPrChange w:id="147" w:author="Ho, Carolyn Y.,MD" w:date="2025-05-23T18:45:00Z" w16du:dateUtc="2025-05-23T22:45:00Z">
            <w:rPr>
              <w:rFonts w:ascii="Roboto" w:hAnsi="Roboto"/>
              <w:sz w:val="20"/>
            </w:rPr>
          </w:rPrChange>
        </w:rPr>
        <w:t xml:space="preserve"> 0:e004200. </w:t>
      </w:r>
    </w:p>
    <w:p w14:paraId="7307D828" w14:textId="77777777" w:rsidR="000F1D08" w:rsidRPr="009B43E5" w:rsidRDefault="000F1D08" w:rsidP="000F1D08">
      <w:pPr>
        <w:widowControl w:val="0"/>
        <w:autoSpaceDE w:val="0"/>
        <w:autoSpaceDN w:val="0"/>
        <w:adjustRightInd w:val="0"/>
        <w:rPr>
          <w:rFonts w:ascii="Roboto" w:hAnsi="Roboto"/>
          <w:sz w:val="20"/>
          <w:lang w:val="en-US"/>
          <w:rPrChange w:id="148" w:author="Ho, Carolyn Y.,MD" w:date="2025-05-23T18:45:00Z" w16du:dateUtc="2025-05-23T22:45:00Z">
            <w:rPr>
              <w:rFonts w:ascii="Roboto" w:hAnsi="Roboto"/>
              <w:sz w:val="20"/>
            </w:rPr>
          </w:rPrChange>
        </w:rPr>
      </w:pPr>
      <w:r w:rsidRPr="009B43E5">
        <w:rPr>
          <w:rFonts w:ascii="Roboto" w:hAnsi="Roboto"/>
          <w:sz w:val="20"/>
          <w:lang w:val="en-US"/>
          <w:rPrChange w:id="149" w:author="Ho, Carolyn Y.,MD" w:date="2025-05-23T18:45:00Z" w16du:dateUtc="2025-05-23T22:45:00Z">
            <w:rPr>
              <w:rFonts w:ascii="Roboto" w:hAnsi="Roboto"/>
              <w:sz w:val="20"/>
            </w:rPr>
          </w:rPrChange>
        </w:rPr>
        <w:t xml:space="preserve">7. </w:t>
      </w:r>
      <w:r w:rsidRPr="009B43E5">
        <w:rPr>
          <w:rFonts w:ascii="Roboto" w:hAnsi="Roboto"/>
          <w:sz w:val="20"/>
          <w:lang w:val="en-US"/>
          <w:rPrChange w:id="150" w:author="Ho, Carolyn Y.,MD" w:date="2025-05-23T18:45:00Z" w16du:dateUtc="2025-05-23T22:45:00Z">
            <w:rPr>
              <w:rFonts w:ascii="Roboto" w:hAnsi="Roboto"/>
              <w:sz w:val="20"/>
            </w:rPr>
          </w:rPrChange>
        </w:rPr>
        <w:tab/>
        <w:t xml:space="preserve">Ko C, Arscott P, Concannon M, Saberi S, Day SM, Yashar BM, Helms AS. Genetic testing impacts the utility of prospective familial screening in hypertrophic cardiomyopathy through identification of a nonfamilial subgroup. </w:t>
      </w:r>
      <w:r w:rsidRPr="009B43E5">
        <w:rPr>
          <w:rFonts w:ascii="Roboto" w:hAnsi="Roboto"/>
          <w:i/>
          <w:iCs/>
          <w:sz w:val="20"/>
          <w:lang w:val="en-US"/>
          <w:rPrChange w:id="151" w:author="Ho, Carolyn Y.,MD" w:date="2025-05-23T18:45:00Z" w16du:dateUtc="2025-05-23T22:45:00Z">
            <w:rPr>
              <w:rFonts w:ascii="Roboto" w:hAnsi="Roboto"/>
              <w:i/>
              <w:iCs/>
              <w:sz w:val="20"/>
            </w:rPr>
          </w:rPrChange>
        </w:rPr>
        <w:t>Genet. Med. Off. J. Am. Coll. Med. Genet.</w:t>
      </w:r>
      <w:r w:rsidRPr="009B43E5">
        <w:rPr>
          <w:rFonts w:ascii="Roboto" w:hAnsi="Roboto"/>
          <w:sz w:val="20"/>
          <w:lang w:val="en-US"/>
          <w:rPrChange w:id="152" w:author="Ho, Carolyn Y.,MD" w:date="2025-05-23T18:45:00Z" w16du:dateUtc="2025-05-23T22:45:00Z">
            <w:rPr>
              <w:rFonts w:ascii="Roboto" w:hAnsi="Roboto"/>
              <w:sz w:val="20"/>
            </w:rPr>
          </w:rPrChange>
        </w:rPr>
        <w:t xml:space="preserve"> 2018;20:69–75. </w:t>
      </w:r>
    </w:p>
    <w:p w14:paraId="0EFC5D09" w14:textId="77777777" w:rsidR="000F1D08" w:rsidRPr="009B43E5" w:rsidRDefault="000F1D08" w:rsidP="000F1D08">
      <w:pPr>
        <w:widowControl w:val="0"/>
        <w:autoSpaceDE w:val="0"/>
        <w:autoSpaceDN w:val="0"/>
        <w:adjustRightInd w:val="0"/>
        <w:rPr>
          <w:rFonts w:ascii="Roboto" w:hAnsi="Roboto"/>
          <w:sz w:val="20"/>
          <w:lang w:val="en-US"/>
          <w:rPrChange w:id="153" w:author="Ho, Carolyn Y.,MD" w:date="2025-05-23T18:45:00Z" w16du:dateUtc="2025-05-23T22:45:00Z">
            <w:rPr>
              <w:rFonts w:ascii="Roboto" w:hAnsi="Roboto"/>
              <w:sz w:val="20"/>
            </w:rPr>
          </w:rPrChange>
        </w:rPr>
      </w:pPr>
      <w:r w:rsidRPr="009B43E5">
        <w:rPr>
          <w:rFonts w:ascii="Roboto" w:hAnsi="Roboto"/>
          <w:sz w:val="20"/>
          <w:lang w:val="en-US"/>
          <w:rPrChange w:id="154" w:author="Ho, Carolyn Y.,MD" w:date="2025-05-23T18:45:00Z" w16du:dateUtc="2025-05-23T22:45:00Z">
            <w:rPr>
              <w:rFonts w:ascii="Roboto" w:hAnsi="Roboto"/>
              <w:sz w:val="20"/>
            </w:rPr>
          </w:rPrChange>
        </w:rPr>
        <w:t xml:space="preserve">8. </w:t>
      </w:r>
      <w:r w:rsidRPr="009B43E5">
        <w:rPr>
          <w:rFonts w:ascii="Roboto" w:hAnsi="Roboto"/>
          <w:sz w:val="20"/>
          <w:lang w:val="en-US"/>
          <w:rPrChange w:id="155" w:author="Ho, Carolyn Y.,MD" w:date="2025-05-23T18:45:00Z" w16du:dateUtc="2025-05-23T22:45:00Z">
            <w:rPr>
              <w:rFonts w:ascii="Roboto" w:hAnsi="Roboto"/>
              <w:sz w:val="20"/>
            </w:rPr>
          </w:rPrChange>
        </w:rPr>
        <w:tab/>
        <w:t xml:space="preserve">Ingles J, Burns C, Bagnall RD, Lam L, Yeates L, Sarina T, Puranik R, Briffa T, Atherton JJ, Driscoll T, et al. Nonfamilial Hypertrophic Cardiomyopathy: Prevalence, Natural History, and Clinical Implications. </w:t>
      </w:r>
      <w:r w:rsidRPr="009B43E5">
        <w:rPr>
          <w:rFonts w:ascii="Roboto" w:hAnsi="Roboto"/>
          <w:i/>
          <w:iCs/>
          <w:sz w:val="20"/>
          <w:lang w:val="en-US"/>
          <w:rPrChange w:id="156" w:author="Ho, Carolyn Y.,MD" w:date="2025-05-23T18:45:00Z" w16du:dateUtc="2025-05-23T22:45:00Z">
            <w:rPr>
              <w:rFonts w:ascii="Roboto" w:hAnsi="Roboto"/>
              <w:i/>
              <w:iCs/>
              <w:sz w:val="20"/>
            </w:rPr>
          </w:rPrChange>
        </w:rPr>
        <w:t>Circ. Cardiovasc. Genet.</w:t>
      </w:r>
      <w:r w:rsidRPr="009B43E5">
        <w:rPr>
          <w:rFonts w:ascii="Roboto" w:hAnsi="Roboto"/>
          <w:sz w:val="20"/>
          <w:lang w:val="en-US"/>
          <w:rPrChange w:id="157" w:author="Ho, Carolyn Y.,MD" w:date="2025-05-23T18:45:00Z" w16du:dateUtc="2025-05-23T22:45:00Z">
            <w:rPr>
              <w:rFonts w:ascii="Roboto" w:hAnsi="Roboto"/>
              <w:sz w:val="20"/>
            </w:rPr>
          </w:rPrChange>
        </w:rPr>
        <w:t xml:space="preserve"> 2017;10:e001620. </w:t>
      </w:r>
    </w:p>
    <w:p w14:paraId="0289E855" w14:textId="77777777" w:rsidR="000F1D08" w:rsidRPr="009B43E5" w:rsidRDefault="000F1D08" w:rsidP="000F1D08">
      <w:pPr>
        <w:widowControl w:val="0"/>
        <w:autoSpaceDE w:val="0"/>
        <w:autoSpaceDN w:val="0"/>
        <w:adjustRightInd w:val="0"/>
        <w:rPr>
          <w:rFonts w:ascii="Roboto" w:hAnsi="Roboto"/>
          <w:sz w:val="20"/>
          <w:lang w:val="en-US"/>
          <w:rPrChange w:id="158" w:author="Ho, Carolyn Y.,MD" w:date="2025-05-23T18:45:00Z" w16du:dateUtc="2025-05-23T22:45:00Z">
            <w:rPr>
              <w:rFonts w:ascii="Roboto" w:hAnsi="Roboto"/>
              <w:sz w:val="20"/>
            </w:rPr>
          </w:rPrChange>
        </w:rPr>
      </w:pPr>
      <w:r w:rsidRPr="009B43E5">
        <w:rPr>
          <w:rFonts w:ascii="Roboto" w:hAnsi="Roboto"/>
          <w:sz w:val="20"/>
          <w:lang w:val="en-US"/>
          <w:rPrChange w:id="159" w:author="Ho, Carolyn Y.,MD" w:date="2025-05-23T18:45:00Z" w16du:dateUtc="2025-05-23T22:45:00Z">
            <w:rPr>
              <w:rFonts w:ascii="Roboto" w:hAnsi="Roboto"/>
              <w:sz w:val="20"/>
            </w:rPr>
          </w:rPrChange>
        </w:rPr>
        <w:t xml:space="preserve">9. </w:t>
      </w:r>
      <w:r w:rsidRPr="009B43E5">
        <w:rPr>
          <w:rFonts w:ascii="Roboto" w:hAnsi="Roboto"/>
          <w:sz w:val="20"/>
          <w:lang w:val="en-US"/>
          <w:rPrChange w:id="160" w:author="Ho, Carolyn Y.,MD" w:date="2025-05-23T18:45:00Z" w16du:dateUtc="2025-05-23T22:45:00Z">
            <w:rPr>
              <w:rFonts w:ascii="Roboto" w:hAnsi="Roboto"/>
              <w:sz w:val="20"/>
            </w:rPr>
          </w:rPrChange>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9B43E5">
        <w:rPr>
          <w:rFonts w:ascii="Roboto" w:hAnsi="Roboto"/>
          <w:i/>
          <w:iCs/>
          <w:sz w:val="20"/>
          <w:lang w:val="en-US"/>
          <w:rPrChange w:id="161" w:author="Ho, Carolyn Y.,MD" w:date="2025-05-23T18:45:00Z" w16du:dateUtc="2025-05-23T22:45:00Z">
            <w:rPr>
              <w:rFonts w:ascii="Roboto" w:hAnsi="Roboto"/>
              <w:i/>
              <w:iCs/>
              <w:sz w:val="20"/>
            </w:rPr>
          </w:rPrChange>
        </w:rPr>
        <w:t>Genet. Med.</w:t>
      </w:r>
      <w:r w:rsidRPr="009B43E5">
        <w:rPr>
          <w:rFonts w:ascii="Roboto" w:hAnsi="Roboto"/>
          <w:sz w:val="20"/>
          <w:lang w:val="en-US"/>
          <w:rPrChange w:id="162" w:author="Ho, Carolyn Y.,MD" w:date="2025-05-23T18:45:00Z" w16du:dateUtc="2025-05-23T22:45:00Z">
            <w:rPr>
              <w:rFonts w:ascii="Roboto" w:hAnsi="Roboto"/>
              <w:sz w:val="20"/>
            </w:rPr>
          </w:rPrChange>
        </w:rPr>
        <w:t xml:space="preserve"> 2015;17:405–423. </w:t>
      </w:r>
    </w:p>
    <w:p w14:paraId="7FA2B1FB" w14:textId="77777777" w:rsidR="000F1D08" w:rsidRPr="009B43E5" w:rsidRDefault="000F1D08" w:rsidP="000F1D08">
      <w:pPr>
        <w:widowControl w:val="0"/>
        <w:autoSpaceDE w:val="0"/>
        <w:autoSpaceDN w:val="0"/>
        <w:adjustRightInd w:val="0"/>
        <w:rPr>
          <w:rFonts w:ascii="Roboto" w:hAnsi="Roboto"/>
          <w:sz w:val="20"/>
          <w:lang w:val="en-US"/>
          <w:rPrChange w:id="163" w:author="Ho, Carolyn Y.,MD" w:date="2025-05-23T18:45:00Z" w16du:dateUtc="2025-05-23T22:45:00Z">
            <w:rPr>
              <w:rFonts w:ascii="Roboto" w:hAnsi="Roboto"/>
              <w:sz w:val="20"/>
            </w:rPr>
          </w:rPrChange>
        </w:rPr>
      </w:pPr>
      <w:r w:rsidRPr="009B43E5">
        <w:rPr>
          <w:rFonts w:ascii="Roboto" w:hAnsi="Roboto"/>
          <w:sz w:val="20"/>
          <w:lang w:val="en-US"/>
          <w:rPrChange w:id="164" w:author="Ho, Carolyn Y.,MD" w:date="2025-05-23T18:45:00Z" w16du:dateUtc="2025-05-23T22:45:00Z">
            <w:rPr>
              <w:rFonts w:ascii="Roboto" w:hAnsi="Roboto"/>
              <w:sz w:val="20"/>
            </w:rPr>
          </w:rPrChange>
        </w:rPr>
        <w:t xml:space="preserve">10. </w:t>
      </w:r>
      <w:r w:rsidRPr="009B43E5">
        <w:rPr>
          <w:rFonts w:ascii="Roboto" w:hAnsi="Roboto"/>
          <w:sz w:val="20"/>
          <w:lang w:val="en-US"/>
          <w:rPrChange w:id="165" w:author="Ho, Carolyn Y.,MD" w:date="2025-05-23T18:45:00Z" w16du:dateUtc="2025-05-23T22:45:00Z">
            <w:rPr>
              <w:rFonts w:ascii="Roboto" w:hAnsi="Roboto"/>
              <w:sz w:val="20"/>
            </w:rPr>
          </w:rPrChange>
        </w:rPr>
        <w:tab/>
        <w:t xml:space="preserve">Hershberger RE, Givertz MM, Ho CY, Judge DP, Kantor PF, McBride KL, Morales A, Taylor MRG, Vatta M, Ware SM. Genetic evaluation of cardiomyopathy: a clinical practice resource of the American College of Medical Genetics and Genomics (ACMG). </w:t>
      </w:r>
      <w:r w:rsidRPr="009B43E5">
        <w:rPr>
          <w:rFonts w:ascii="Roboto" w:hAnsi="Roboto"/>
          <w:i/>
          <w:iCs/>
          <w:sz w:val="20"/>
          <w:lang w:val="en-US"/>
          <w:rPrChange w:id="166" w:author="Ho, Carolyn Y.,MD" w:date="2025-05-23T18:45:00Z" w16du:dateUtc="2025-05-23T22:45:00Z">
            <w:rPr>
              <w:rFonts w:ascii="Roboto" w:hAnsi="Roboto"/>
              <w:i/>
              <w:iCs/>
              <w:sz w:val="20"/>
            </w:rPr>
          </w:rPrChange>
        </w:rPr>
        <w:t>Genet. Med.</w:t>
      </w:r>
      <w:r w:rsidRPr="009B43E5">
        <w:rPr>
          <w:rFonts w:ascii="Roboto" w:hAnsi="Roboto"/>
          <w:sz w:val="20"/>
          <w:lang w:val="en-US"/>
          <w:rPrChange w:id="167" w:author="Ho, Carolyn Y.,MD" w:date="2025-05-23T18:45:00Z" w16du:dateUtc="2025-05-23T22:45:00Z">
            <w:rPr>
              <w:rFonts w:ascii="Roboto" w:hAnsi="Roboto"/>
              <w:sz w:val="20"/>
            </w:rPr>
          </w:rPrChange>
        </w:rPr>
        <w:t xml:space="preserve"> 2018;20:899–909. </w:t>
      </w:r>
    </w:p>
    <w:p w14:paraId="1F92F7BA" w14:textId="77777777" w:rsidR="000F1D08" w:rsidRPr="009B43E5" w:rsidRDefault="000F1D08" w:rsidP="000F1D08">
      <w:pPr>
        <w:widowControl w:val="0"/>
        <w:autoSpaceDE w:val="0"/>
        <w:autoSpaceDN w:val="0"/>
        <w:adjustRightInd w:val="0"/>
        <w:rPr>
          <w:rFonts w:ascii="Roboto" w:hAnsi="Roboto"/>
          <w:sz w:val="20"/>
          <w:lang w:val="en-US"/>
          <w:rPrChange w:id="168" w:author="Ho, Carolyn Y.,MD" w:date="2025-05-23T18:45:00Z" w16du:dateUtc="2025-05-23T22:45:00Z">
            <w:rPr>
              <w:rFonts w:ascii="Roboto" w:hAnsi="Roboto"/>
              <w:sz w:val="20"/>
            </w:rPr>
          </w:rPrChange>
        </w:rPr>
      </w:pPr>
      <w:r w:rsidRPr="009B43E5">
        <w:rPr>
          <w:rFonts w:ascii="Roboto" w:hAnsi="Roboto"/>
          <w:sz w:val="20"/>
          <w:lang w:val="en-US"/>
          <w:rPrChange w:id="169" w:author="Ho, Carolyn Y.,MD" w:date="2025-05-23T18:45:00Z" w16du:dateUtc="2025-05-23T22:45:00Z">
            <w:rPr>
              <w:rFonts w:ascii="Roboto" w:hAnsi="Roboto"/>
              <w:sz w:val="20"/>
            </w:rPr>
          </w:rPrChange>
        </w:rPr>
        <w:t xml:space="preserve">11. </w:t>
      </w:r>
      <w:r w:rsidRPr="009B43E5">
        <w:rPr>
          <w:rFonts w:ascii="Roboto" w:hAnsi="Roboto"/>
          <w:sz w:val="20"/>
          <w:lang w:val="en-US"/>
          <w:rPrChange w:id="170" w:author="Ho, Carolyn Y.,MD" w:date="2025-05-23T18:45:00Z" w16du:dateUtc="2025-05-23T22:45:00Z">
            <w:rPr>
              <w:rFonts w:ascii="Roboto" w:hAnsi="Roboto"/>
              <w:sz w:val="20"/>
            </w:rPr>
          </w:rPrChange>
        </w:rPr>
        <w:tab/>
        <w:t>Vissing CR. Comparing Clinical Course of Hypertrophic Cardiomyopathy in Sarcomere Variant Carriers and Non-Carriers [Internet]. 2023;Available from: https://github.com/christoffervi/sarc_nonsarc</w:t>
      </w:r>
    </w:p>
    <w:p w14:paraId="6436699E" w14:textId="77777777" w:rsidR="000F1D08" w:rsidRPr="009B43E5" w:rsidRDefault="000F1D08" w:rsidP="000F1D08">
      <w:pPr>
        <w:widowControl w:val="0"/>
        <w:autoSpaceDE w:val="0"/>
        <w:autoSpaceDN w:val="0"/>
        <w:adjustRightInd w:val="0"/>
        <w:rPr>
          <w:rFonts w:ascii="Roboto" w:hAnsi="Roboto"/>
          <w:sz w:val="20"/>
          <w:lang w:val="en-US"/>
          <w:rPrChange w:id="171" w:author="Ho, Carolyn Y.,MD" w:date="2025-05-23T18:45:00Z" w16du:dateUtc="2025-05-23T22:45:00Z">
            <w:rPr>
              <w:rFonts w:ascii="Roboto" w:hAnsi="Roboto"/>
              <w:sz w:val="20"/>
            </w:rPr>
          </w:rPrChange>
        </w:rPr>
      </w:pPr>
      <w:r w:rsidRPr="009B43E5">
        <w:rPr>
          <w:rFonts w:ascii="Roboto" w:hAnsi="Roboto"/>
          <w:sz w:val="20"/>
          <w:lang w:val="en-US"/>
          <w:rPrChange w:id="172" w:author="Ho, Carolyn Y.,MD" w:date="2025-05-23T18:45:00Z" w16du:dateUtc="2025-05-23T22:45:00Z">
            <w:rPr>
              <w:rFonts w:ascii="Roboto" w:hAnsi="Roboto"/>
              <w:sz w:val="20"/>
            </w:rPr>
          </w:rPrChange>
        </w:rPr>
        <w:t xml:space="preserve">12. </w:t>
      </w:r>
      <w:r w:rsidRPr="009B43E5">
        <w:rPr>
          <w:rFonts w:ascii="Roboto" w:hAnsi="Roboto"/>
          <w:sz w:val="20"/>
          <w:lang w:val="en-US"/>
          <w:rPrChange w:id="173" w:author="Ho, Carolyn Y.,MD" w:date="2025-05-23T18:45:00Z" w16du:dateUtc="2025-05-23T22:45:00Z">
            <w:rPr>
              <w:rFonts w:ascii="Roboto" w:hAnsi="Roboto"/>
              <w:sz w:val="20"/>
            </w:rPr>
          </w:rPrChange>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9B43E5">
        <w:rPr>
          <w:rFonts w:ascii="Roboto" w:hAnsi="Roboto"/>
          <w:i/>
          <w:iCs/>
          <w:sz w:val="20"/>
          <w:lang w:val="en-US"/>
          <w:rPrChange w:id="174" w:author="Ho, Carolyn Y.,MD" w:date="2025-05-23T18:45:00Z" w16du:dateUtc="2025-05-23T22:45:00Z">
            <w:rPr>
              <w:rFonts w:ascii="Roboto" w:hAnsi="Roboto"/>
              <w:i/>
              <w:iCs/>
              <w:sz w:val="20"/>
            </w:rPr>
          </w:rPrChange>
        </w:rPr>
        <w:t>Heart Br. Card. Soc.</w:t>
      </w:r>
      <w:r w:rsidRPr="009B43E5">
        <w:rPr>
          <w:rFonts w:ascii="Roboto" w:hAnsi="Roboto"/>
          <w:sz w:val="20"/>
          <w:lang w:val="en-US"/>
          <w:rPrChange w:id="175" w:author="Ho, Carolyn Y.,MD" w:date="2025-05-23T18:45:00Z" w16du:dateUtc="2025-05-23T22:45:00Z">
            <w:rPr>
              <w:rFonts w:ascii="Roboto" w:hAnsi="Roboto"/>
              <w:sz w:val="20"/>
            </w:rPr>
          </w:rPrChange>
        </w:rPr>
        <w:t xml:space="preserve"> 2015;101:294–301. </w:t>
      </w:r>
    </w:p>
    <w:p w14:paraId="167EC471" w14:textId="77777777" w:rsidR="000F1D08" w:rsidRPr="009B43E5" w:rsidRDefault="000F1D08" w:rsidP="000F1D08">
      <w:pPr>
        <w:widowControl w:val="0"/>
        <w:autoSpaceDE w:val="0"/>
        <w:autoSpaceDN w:val="0"/>
        <w:adjustRightInd w:val="0"/>
        <w:rPr>
          <w:rFonts w:ascii="Roboto" w:hAnsi="Roboto"/>
          <w:sz w:val="20"/>
          <w:lang w:val="en-US"/>
          <w:rPrChange w:id="176" w:author="Ho, Carolyn Y.,MD" w:date="2025-05-23T18:45:00Z" w16du:dateUtc="2025-05-23T22:45:00Z">
            <w:rPr>
              <w:rFonts w:ascii="Roboto" w:hAnsi="Roboto"/>
              <w:sz w:val="20"/>
            </w:rPr>
          </w:rPrChange>
        </w:rPr>
      </w:pPr>
      <w:r w:rsidRPr="009B43E5">
        <w:rPr>
          <w:rFonts w:ascii="Roboto" w:hAnsi="Roboto"/>
          <w:sz w:val="20"/>
          <w:lang w:val="en-US"/>
          <w:rPrChange w:id="177" w:author="Ho, Carolyn Y.,MD" w:date="2025-05-23T18:45:00Z" w16du:dateUtc="2025-05-23T22:45:00Z">
            <w:rPr>
              <w:rFonts w:ascii="Roboto" w:hAnsi="Roboto"/>
              <w:sz w:val="20"/>
            </w:rPr>
          </w:rPrChange>
        </w:rPr>
        <w:t xml:space="preserve">13. </w:t>
      </w:r>
      <w:r w:rsidRPr="009B43E5">
        <w:rPr>
          <w:rFonts w:ascii="Roboto" w:hAnsi="Roboto"/>
          <w:sz w:val="20"/>
          <w:lang w:val="en-US"/>
          <w:rPrChange w:id="178" w:author="Ho, Carolyn Y.,MD" w:date="2025-05-23T18:45:00Z" w16du:dateUtc="2025-05-23T22:45:00Z">
            <w:rPr>
              <w:rFonts w:ascii="Roboto" w:hAnsi="Roboto"/>
              <w:sz w:val="20"/>
            </w:rPr>
          </w:rPrChange>
        </w:rPr>
        <w:tab/>
        <w:t xml:space="preserve">Lopes LR, Rahman MS, Elliott PM. A systematic review and meta-analysis of genotype-phenotype associations in patients with hypertrophic cardiomyopathy caused by sarcomeric protein mutations. </w:t>
      </w:r>
      <w:r w:rsidRPr="009B43E5">
        <w:rPr>
          <w:rFonts w:ascii="Roboto" w:hAnsi="Roboto"/>
          <w:i/>
          <w:iCs/>
          <w:sz w:val="20"/>
          <w:lang w:val="en-US"/>
          <w:rPrChange w:id="179" w:author="Ho, Carolyn Y.,MD" w:date="2025-05-23T18:45:00Z" w16du:dateUtc="2025-05-23T22:45:00Z">
            <w:rPr>
              <w:rFonts w:ascii="Roboto" w:hAnsi="Roboto"/>
              <w:i/>
              <w:iCs/>
              <w:sz w:val="20"/>
            </w:rPr>
          </w:rPrChange>
        </w:rPr>
        <w:t>Heart Br. Card. Soc.</w:t>
      </w:r>
      <w:r w:rsidRPr="009B43E5">
        <w:rPr>
          <w:rFonts w:ascii="Roboto" w:hAnsi="Roboto"/>
          <w:sz w:val="20"/>
          <w:lang w:val="en-US"/>
          <w:rPrChange w:id="180" w:author="Ho, Carolyn Y.,MD" w:date="2025-05-23T18:45:00Z" w16du:dateUtc="2025-05-23T22:45:00Z">
            <w:rPr>
              <w:rFonts w:ascii="Roboto" w:hAnsi="Roboto"/>
              <w:sz w:val="20"/>
            </w:rPr>
          </w:rPrChange>
        </w:rPr>
        <w:t xml:space="preserve"> 2013;99:1800–1811. </w:t>
      </w:r>
    </w:p>
    <w:p w14:paraId="1842E810" w14:textId="77777777" w:rsidR="000F1D08" w:rsidRPr="009B43E5" w:rsidRDefault="000F1D08" w:rsidP="000F1D08">
      <w:pPr>
        <w:widowControl w:val="0"/>
        <w:autoSpaceDE w:val="0"/>
        <w:autoSpaceDN w:val="0"/>
        <w:adjustRightInd w:val="0"/>
        <w:rPr>
          <w:rFonts w:ascii="Roboto" w:hAnsi="Roboto"/>
          <w:sz w:val="20"/>
          <w:lang w:val="en-US"/>
          <w:rPrChange w:id="181" w:author="Ho, Carolyn Y.,MD" w:date="2025-05-23T18:45:00Z" w16du:dateUtc="2025-05-23T22:45:00Z">
            <w:rPr>
              <w:rFonts w:ascii="Roboto" w:hAnsi="Roboto"/>
              <w:sz w:val="20"/>
            </w:rPr>
          </w:rPrChange>
        </w:rPr>
      </w:pPr>
      <w:r w:rsidRPr="009B43E5">
        <w:rPr>
          <w:rFonts w:ascii="Roboto" w:hAnsi="Roboto"/>
          <w:sz w:val="20"/>
          <w:lang w:val="en-US"/>
          <w:rPrChange w:id="182" w:author="Ho, Carolyn Y.,MD" w:date="2025-05-23T18:45:00Z" w16du:dateUtc="2025-05-23T22:45:00Z">
            <w:rPr>
              <w:rFonts w:ascii="Roboto" w:hAnsi="Roboto"/>
              <w:sz w:val="20"/>
            </w:rPr>
          </w:rPrChange>
        </w:rPr>
        <w:t xml:space="preserve">14. </w:t>
      </w:r>
      <w:r w:rsidRPr="009B43E5">
        <w:rPr>
          <w:rFonts w:ascii="Roboto" w:hAnsi="Roboto"/>
          <w:sz w:val="20"/>
          <w:lang w:val="en-US"/>
          <w:rPrChange w:id="183" w:author="Ho, Carolyn Y.,MD" w:date="2025-05-23T18:45:00Z" w16du:dateUtc="2025-05-23T22:45:00Z">
            <w:rPr>
              <w:rFonts w:ascii="Roboto" w:hAnsi="Roboto"/>
              <w:sz w:val="20"/>
            </w:rPr>
          </w:rPrChange>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9B43E5" w:rsidRDefault="000F1D08" w:rsidP="000F1D08">
      <w:pPr>
        <w:widowControl w:val="0"/>
        <w:autoSpaceDE w:val="0"/>
        <w:autoSpaceDN w:val="0"/>
        <w:adjustRightInd w:val="0"/>
        <w:rPr>
          <w:rFonts w:ascii="Roboto" w:hAnsi="Roboto"/>
          <w:sz w:val="20"/>
          <w:lang w:val="en-US"/>
          <w:rPrChange w:id="184" w:author="Ho, Carolyn Y.,MD" w:date="2025-05-23T18:45:00Z" w16du:dateUtc="2025-05-23T22:45:00Z">
            <w:rPr>
              <w:rFonts w:ascii="Roboto" w:hAnsi="Roboto"/>
              <w:sz w:val="20"/>
            </w:rPr>
          </w:rPrChange>
        </w:rPr>
      </w:pPr>
      <w:r w:rsidRPr="009B43E5">
        <w:rPr>
          <w:rFonts w:ascii="Roboto" w:hAnsi="Roboto"/>
          <w:sz w:val="20"/>
          <w:lang w:val="en-US"/>
          <w:rPrChange w:id="185" w:author="Ho, Carolyn Y.,MD" w:date="2025-05-23T18:45:00Z" w16du:dateUtc="2025-05-23T22:45:00Z">
            <w:rPr>
              <w:rFonts w:ascii="Roboto" w:hAnsi="Roboto"/>
              <w:sz w:val="20"/>
            </w:rPr>
          </w:rPrChange>
        </w:rPr>
        <w:t xml:space="preserve">15. </w:t>
      </w:r>
      <w:r w:rsidRPr="009B43E5">
        <w:rPr>
          <w:rFonts w:ascii="Roboto" w:hAnsi="Roboto"/>
          <w:sz w:val="20"/>
          <w:lang w:val="en-US"/>
          <w:rPrChange w:id="186" w:author="Ho, Carolyn Y.,MD" w:date="2025-05-23T18:45:00Z" w16du:dateUtc="2025-05-23T22:45:00Z">
            <w:rPr>
              <w:rFonts w:ascii="Roboto" w:hAnsi="Roboto"/>
              <w:sz w:val="20"/>
            </w:rPr>
          </w:rPrChange>
        </w:rPr>
        <w:tab/>
        <w:t xml:space="preserve">Fumagalli C, Maurizi N, Day SM, Ashley EA, Michels M, Colan SD, Jacoby D, Marchionni N, Vincent-Tompkins J, Ho CY, et al. Association of Obesity With Adverse Long-term Outcomes in Hypertrophic Cardiomyopathy. </w:t>
      </w:r>
      <w:r w:rsidRPr="009B43E5">
        <w:rPr>
          <w:rFonts w:ascii="Roboto" w:hAnsi="Roboto"/>
          <w:i/>
          <w:iCs/>
          <w:sz w:val="20"/>
          <w:lang w:val="en-US"/>
          <w:rPrChange w:id="187" w:author="Ho, Carolyn Y.,MD" w:date="2025-05-23T18:45:00Z" w16du:dateUtc="2025-05-23T22:45:00Z">
            <w:rPr>
              <w:rFonts w:ascii="Roboto" w:hAnsi="Roboto"/>
              <w:i/>
              <w:iCs/>
              <w:sz w:val="20"/>
            </w:rPr>
          </w:rPrChange>
        </w:rPr>
        <w:t>JAMA Cardiol.</w:t>
      </w:r>
      <w:r w:rsidRPr="009B43E5">
        <w:rPr>
          <w:rFonts w:ascii="Roboto" w:hAnsi="Roboto"/>
          <w:sz w:val="20"/>
          <w:lang w:val="en-US"/>
          <w:rPrChange w:id="188" w:author="Ho, Carolyn Y.,MD" w:date="2025-05-23T18:45:00Z" w16du:dateUtc="2025-05-23T22:45:00Z">
            <w:rPr>
              <w:rFonts w:ascii="Roboto" w:hAnsi="Roboto"/>
              <w:sz w:val="20"/>
            </w:rPr>
          </w:rPrChange>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9B43E5">
        <w:rPr>
          <w:rFonts w:ascii="Roboto" w:hAnsi="Roboto"/>
          <w:sz w:val="20"/>
          <w:lang w:val="en-US"/>
          <w:rPrChange w:id="189" w:author="Ho, Carolyn Y.,MD" w:date="2025-05-23T18:45:00Z" w16du:dateUtc="2025-05-23T22:45:00Z">
            <w:rPr>
              <w:rFonts w:ascii="Roboto" w:hAnsi="Roboto"/>
              <w:sz w:val="20"/>
            </w:rPr>
          </w:rPrChange>
        </w:rPr>
        <w:t xml:space="preserve">16. </w:t>
      </w:r>
      <w:r w:rsidRPr="009B43E5">
        <w:rPr>
          <w:rFonts w:ascii="Roboto" w:hAnsi="Roboto"/>
          <w:sz w:val="20"/>
          <w:lang w:val="en-US"/>
          <w:rPrChange w:id="190" w:author="Ho, Carolyn Y.,MD" w:date="2025-05-23T18:45:00Z" w16du:dateUtc="2025-05-23T22:45:00Z">
            <w:rPr>
              <w:rFonts w:ascii="Roboto" w:hAnsi="Roboto"/>
              <w:sz w:val="20"/>
            </w:rPr>
          </w:rPrChange>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9B43E5" w:rsidRDefault="000F1D08" w:rsidP="000F1D08">
      <w:pPr>
        <w:widowControl w:val="0"/>
        <w:autoSpaceDE w:val="0"/>
        <w:autoSpaceDN w:val="0"/>
        <w:adjustRightInd w:val="0"/>
        <w:rPr>
          <w:rFonts w:ascii="Roboto" w:hAnsi="Roboto"/>
          <w:sz w:val="20"/>
          <w:lang w:val="en-US"/>
          <w:rPrChange w:id="191" w:author="Ho, Carolyn Y.,MD" w:date="2025-05-23T18:45:00Z" w16du:dateUtc="2025-05-23T22:45:00Z">
            <w:rPr>
              <w:rFonts w:ascii="Roboto" w:hAnsi="Roboto"/>
              <w:sz w:val="20"/>
            </w:rPr>
          </w:rPrChange>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w:t>
      </w:r>
      <w:r w:rsidRPr="009B43E5">
        <w:rPr>
          <w:rFonts w:ascii="Roboto" w:hAnsi="Roboto"/>
          <w:sz w:val="20"/>
          <w:lang w:val="en-US"/>
          <w:rPrChange w:id="192" w:author="Ho, Carolyn Y.,MD" w:date="2025-05-23T18:45:00Z" w16du:dateUtc="2025-05-23T22:45:00Z">
            <w:rPr>
              <w:rFonts w:ascii="Roboto" w:hAnsi="Roboto"/>
              <w:sz w:val="20"/>
            </w:rPr>
          </w:rPrChange>
        </w:rPr>
        <w:t xml:space="preserve">Common genetic variants and modifiable risk factors underpin hypertrophic cardiomyopathy susceptibility and expressivity. </w:t>
      </w:r>
      <w:r w:rsidRPr="009B43E5">
        <w:rPr>
          <w:rFonts w:ascii="Roboto" w:hAnsi="Roboto"/>
          <w:i/>
          <w:iCs/>
          <w:sz w:val="20"/>
          <w:lang w:val="en-US"/>
          <w:rPrChange w:id="193" w:author="Ho, Carolyn Y.,MD" w:date="2025-05-23T18:45:00Z" w16du:dateUtc="2025-05-23T22:45:00Z">
            <w:rPr>
              <w:rFonts w:ascii="Roboto" w:hAnsi="Roboto"/>
              <w:i/>
              <w:iCs/>
              <w:sz w:val="20"/>
            </w:rPr>
          </w:rPrChange>
        </w:rPr>
        <w:t>Nat. Genet.</w:t>
      </w:r>
      <w:r w:rsidRPr="009B43E5">
        <w:rPr>
          <w:rFonts w:ascii="Roboto" w:hAnsi="Roboto"/>
          <w:sz w:val="20"/>
          <w:lang w:val="en-US"/>
          <w:rPrChange w:id="194" w:author="Ho, Carolyn Y.,MD" w:date="2025-05-23T18:45:00Z" w16du:dateUtc="2025-05-23T22:45:00Z">
            <w:rPr>
              <w:rFonts w:ascii="Roboto" w:hAnsi="Roboto"/>
              <w:sz w:val="20"/>
            </w:rPr>
          </w:rPrChange>
        </w:rPr>
        <w:t xml:space="preserve"> 2021;53:135–142. </w:t>
      </w:r>
    </w:p>
    <w:p w14:paraId="1E9AA043" w14:textId="77777777" w:rsidR="000F1D08" w:rsidRPr="009B43E5" w:rsidRDefault="000F1D08" w:rsidP="000F1D08">
      <w:pPr>
        <w:widowControl w:val="0"/>
        <w:autoSpaceDE w:val="0"/>
        <w:autoSpaceDN w:val="0"/>
        <w:adjustRightInd w:val="0"/>
        <w:rPr>
          <w:rFonts w:ascii="Roboto" w:hAnsi="Roboto"/>
          <w:sz w:val="20"/>
          <w:lang w:val="en-US"/>
          <w:rPrChange w:id="195" w:author="Ho, Carolyn Y.,MD" w:date="2025-05-23T18:45:00Z" w16du:dateUtc="2025-05-23T22:45:00Z">
            <w:rPr>
              <w:rFonts w:ascii="Roboto" w:hAnsi="Roboto"/>
              <w:sz w:val="20"/>
            </w:rPr>
          </w:rPrChange>
        </w:rPr>
      </w:pPr>
      <w:r w:rsidRPr="009B43E5">
        <w:rPr>
          <w:rFonts w:ascii="Roboto" w:hAnsi="Roboto"/>
          <w:sz w:val="20"/>
          <w:lang w:val="en-US"/>
          <w:rPrChange w:id="196" w:author="Ho, Carolyn Y.,MD" w:date="2025-05-23T18:45:00Z" w16du:dateUtc="2025-05-23T22:45:00Z">
            <w:rPr>
              <w:rFonts w:ascii="Roboto" w:hAnsi="Roboto"/>
              <w:sz w:val="20"/>
            </w:rPr>
          </w:rPrChange>
        </w:rPr>
        <w:t xml:space="preserve">18. </w:t>
      </w:r>
      <w:r w:rsidRPr="009B43E5">
        <w:rPr>
          <w:rFonts w:ascii="Roboto" w:hAnsi="Roboto"/>
          <w:sz w:val="20"/>
          <w:lang w:val="en-US"/>
          <w:rPrChange w:id="197" w:author="Ho, Carolyn Y.,MD" w:date="2025-05-23T18:45:00Z" w16du:dateUtc="2025-05-23T22:45:00Z">
            <w:rPr>
              <w:rFonts w:ascii="Roboto" w:hAnsi="Roboto"/>
              <w:sz w:val="20"/>
            </w:rPr>
          </w:rPrChange>
        </w:rPr>
        <w:tab/>
        <w:t xml:space="preserve">de Marvao A, Dawes TJW, Shi W, Durighel G, Rueckert D, Cook SA, O’Regan DP. Precursors of </w:t>
      </w:r>
      <w:r w:rsidRPr="009B43E5">
        <w:rPr>
          <w:rFonts w:ascii="Roboto" w:hAnsi="Roboto"/>
          <w:sz w:val="20"/>
          <w:lang w:val="en-US"/>
          <w:rPrChange w:id="198" w:author="Ho, Carolyn Y.,MD" w:date="2025-05-23T18:45:00Z" w16du:dateUtc="2025-05-23T22:45:00Z">
            <w:rPr>
              <w:rFonts w:ascii="Roboto" w:hAnsi="Roboto"/>
              <w:sz w:val="20"/>
            </w:rPr>
          </w:rPrChange>
        </w:rPr>
        <w:lastRenderedPageBreak/>
        <w:t xml:space="preserve">Hypertensive Heart Phenotype Develop in Healthy Adults: A High-Resolution 3D MRI Study. </w:t>
      </w:r>
      <w:r w:rsidRPr="009B43E5">
        <w:rPr>
          <w:rFonts w:ascii="Roboto" w:hAnsi="Roboto"/>
          <w:i/>
          <w:iCs/>
          <w:sz w:val="20"/>
          <w:lang w:val="en-US"/>
          <w:rPrChange w:id="199" w:author="Ho, Carolyn Y.,MD" w:date="2025-05-23T18:45:00Z" w16du:dateUtc="2025-05-23T22:45:00Z">
            <w:rPr>
              <w:rFonts w:ascii="Roboto" w:hAnsi="Roboto"/>
              <w:i/>
              <w:iCs/>
              <w:sz w:val="20"/>
            </w:rPr>
          </w:rPrChange>
        </w:rPr>
        <w:t>JACC Cardiovasc. Imaging</w:t>
      </w:r>
      <w:r w:rsidRPr="009B43E5">
        <w:rPr>
          <w:rFonts w:ascii="Roboto" w:hAnsi="Roboto"/>
          <w:sz w:val="20"/>
          <w:lang w:val="en-US"/>
          <w:rPrChange w:id="200" w:author="Ho, Carolyn Y.,MD" w:date="2025-05-23T18:45:00Z" w16du:dateUtc="2025-05-23T22:45:00Z">
            <w:rPr>
              <w:rFonts w:ascii="Roboto" w:hAnsi="Roboto"/>
              <w:sz w:val="20"/>
            </w:rPr>
          </w:rPrChange>
        </w:rPr>
        <w:t xml:space="preserve">. 2015;8:1260–1269. </w:t>
      </w:r>
    </w:p>
    <w:p w14:paraId="2D02DC18" w14:textId="77777777" w:rsidR="000F1D08" w:rsidRPr="009B43E5" w:rsidRDefault="000F1D08" w:rsidP="000F1D08">
      <w:pPr>
        <w:widowControl w:val="0"/>
        <w:autoSpaceDE w:val="0"/>
        <w:autoSpaceDN w:val="0"/>
        <w:adjustRightInd w:val="0"/>
        <w:rPr>
          <w:rFonts w:ascii="Roboto" w:hAnsi="Roboto"/>
          <w:sz w:val="20"/>
          <w:lang w:val="en-US"/>
          <w:rPrChange w:id="201" w:author="Ho, Carolyn Y.,MD" w:date="2025-05-23T18:45:00Z" w16du:dateUtc="2025-05-23T22:45:00Z">
            <w:rPr>
              <w:rFonts w:ascii="Roboto" w:hAnsi="Roboto"/>
              <w:sz w:val="20"/>
            </w:rPr>
          </w:rPrChange>
        </w:rPr>
      </w:pPr>
      <w:r w:rsidRPr="009B43E5">
        <w:rPr>
          <w:rFonts w:ascii="Roboto" w:hAnsi="Roboto"/>
          <w:sz w:val="20"/>
          <w:lang w:val="en-US"/>
          <w:rPrChange w:id="202" w:author="Ho, Carolyn Y.,MD" w:date="2025-05-23T18:45:00Z" w16du:dateUtc="2025-05-23T22:45:00Z">
            <w:rPr>
              <w:rFonts w:ascii="Roboto" w:hAnsi="Roboto"/>
              <w:sz w:val="20"/>
            </w:rPr>
          </w:rPrChange>
        </w:rPr>
        <w:t xml:space="preserve">19. </w:t>
      </w:r>
      <w:r w:rsidRPr="009B43E5">
        <w:rPr>
          <w:rFonts w:ascii="Roboto" w:hAnsi="Roboto"/>
          <w:sz w:val="20"/>
          <w:lang w:val="en-US"/>
          <w:rPrChange w:id="203" w:author="Ho, Carolyn Y.,MD" w:date="2025-05-23T18:45:00Z" w16du:dateUtc="2025-05-23T22:45:00Z">
            <w:rPr>
              <w:rFonts w:ascii="Roboto" w:hAnsi="Roboto"/>
              <w:sz w:val="20"/>
            </w:rPr>
          </w:rPrChange>
        </w:rPr>
        <w:tab/>
        <w:t xml:space="preserve">Marstrand P, Han L, Day SM, Olivotto I, Ashley EA, Michels M, Pereira AC, Wittekind SG, Helms A, Saberi S, et al. Hypertrophic Cardiomyopathy With Left Ventricular Systolic Dysfunction: Insights From the SHaRe Registry. </w:t>
      </w:r>
      <w:r w:rsidRPr="009B43E5">
        <w:rPr>
          <w:rFonts w:ascii="Roboto" w:hAnsi="Roboto"/>
          <w:i/>
          <w:iCs/>
          <w:sz w:val="20"/>
          <w:lang w:val="en-US"/>
          <w:rPrChange w:id="204" w:author="Ho, Carolyn Y.,MD" w:date="2025-05-23T18:45:00Z" w16du:dateUtc="2025-05-23T22:45:00Z">
            <w:rPr>
              <w:rFonts w:ascii="Roboto" w:hAnsi="Roboto"/>
              <w:i/>
              <w:iCs/>
              <w:sz w:val="20"/>
            </w:rPr>
          </w:rPrChange>
        </w:rPr>
        <w:t>Circulation</w:t>
      </w:r>
      <w:r w:rsidRPr="009B43E5">
        <w:rPr>
          <w:rFonts w:ascii="Roboto" w:hAnsi="Roboto"/>
          <w:sz w:val="20"/>
          <w:lang w:val="en-US"/>
          <w:rPrChange w:id="205" w:author="Ho, Carolyn Y.,MD" w:date="2025-05-23T18:45:00Z" w16du:dateUtc="2025-05-23T22:45:00Z">
            <w:rPr>
              <w:rFonts w:ascii="Roboto" w:hAnsi="Roboto"/>
              <w:sz w:val="20"/>
            </w:rPr>
          </w:rPrChange>
        </w:rPr>
        <w:t xml:space="preserve">. 2020;141:1371–1383. </w:t>
      </w:r>
    </w:p>
    <w:p w14:paraId="61C24F92" w14:textId="77777777" w:rsidR="000F1D08" w:rsidRPr="009B43E5" w:rsidRDefault="000F1D08" w:rsidP="000F1D08">
      <w:pPr>
        <w:widowControl w:val="0"/>
        <w:autoSpaceDE w:val="0"/>
        <w:autoSpaceDN w:val="0"/>
        <w:adjustRightInd w:val="0"/>
        <w:rPr>
          <w:rFonts w:ascii="Roboto" w:hAnsi="Roboto"/>
          <w:sz w:val="20"/>
          <w:lang w:val="en-US"/>
          <w:rPrChange w:id="206" w:author="Ho, Carolyn Y.,MD" w:date="2025-05-23T18:45:00Z" w16du:dateUtc="2025-05-23T22:45:00Z">
            <w:rPr>
              <w:rFonts w:ascii="Roboto" w:hAnsi="Roboto"/>
              <w:sz w:val="20"/>
            </w:rPr>
          </w:rPrChange>
        </w:rPr>
      </w:pPr>
      <w:r w:rsidRPr="009B43E5">
        <w:rPr>
          <w:rFonts w:ascii="Roboto" w:hAnsi="Roboto"/>
          <w:sz w:val="20"/>
          <w:lang w:val="en-US"/>
          <w:rPrChange w:id="207" w:author="Ho, Carolyn Y.,MD" w:date="2025-05-23T18:45:00Z" w16du:dateUtc="2025-05-23T22:45:00Z">
            <w:rPr>
              <w:rFonts w:ascii="Roboto" w:hAnsi="Roboto"/>
              <w:sz w:val="20"/>
            </w:rPr>
          </w:rPrChange>
        </w:rPr>
        <w:t xml:space="preserve">20. </w:t>
      </w:r>
      <w:r w:rsidRPr="009B43E5">
        <w:rPr>
          <w:rFonts w:ascii="Roboto" w:hAnsi="Roboto"/>
          <w:sz w:val="20"/>
          <w:lang w:val="en-US"/>
          <w:rPrChange w:id="208" w:author="Ho, Carolyn Y.,MD" w:date="2025-05-23T18:45:00Z" w16du:dateUtc="2025-05-23T22:45:00Z">
            <w:rPr>
              <w:rFonts w:ascii="Roboto" w:hAnsi="Roboto"/>
              <w:sz w:val="20"/>
            </w:rPr>
          </w:rPrChange>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9B43E5">
        <w:rPr>
          <w:rFonts w:ascii="Roboto" w:hAnsi="Roboto"/>
          <w:i/>
          <w:iCs/>
          <w:sz w:val="20"/>
          <w:lang w:val="en-US"/>
          <w:rPrChange w:id="209" w:author="Ho, Carolyn Y.,MD" w:date="2025-05-23T18:45:00Z" w16du:dateUtc="2025-05-23T22:45:00Z">
            <w:rPr>
              <w:rFonts w:ascii="Roboto" w:hAnsi="Roboto"/>
              <w:i/>
              <w:iCs/>
              <w:sz w:val="20"/>
            </w:rPr>
          </w:rPrChange>
        </w:rPr>
        <w:t>Circulation</w:t>
      </w:r>
      <w:r w:rsidRPr="009B43E5">
        <w:rPr>
          <w:rFonts w:ascii="Roboto" w:hAnsi="Roboto"/>
          <w:sz w:val="20"/>
          <w:lang w:val="en-US"/>
          <w:rPrChange w:id="210" w:author="Ho, Carolyn Y.,MD" w:date="2025-05-23T18:45:00Z" w16du:dateUtc="2025-05-23T22:45:00Z">
            <w:rPr>
              <w:rFonts w:ascii="Roboto" w:hAnsi="Roboto"/>
              <w:sz w:val="20"/>
            </w:rPr>
          </w:rPrChange>
        </w:rPr>
        <w:t>. 2023;</w:t>
      </w:r>
    </w:p>
    <w:p w14:paraId="76737F7C" w14:textId="77777777" w:rsidR="000F1D08" w:rsidRPr="009B43E5" w:rsidRDefault="000F1D08" w:rsidP="000F1D08">
      <w:pPr>
        <w:widowControl w:val="0"/>
        <w:autoSpaceDE w:val="0"/>
        <w:autoSpaceDN w:val="0"/>
        <w:adjustRightInd w:val="0"/>
        <w:rPr>
          <w:rFonts w:ascii="Roboto" w:hAnsi="Roboto"/>
          <w:sz w:val="20"/>
          <w:lang w:val="en-US"/>
          <w:rPrChange w:id="211" w:author="Ho, Carolyn Y.,MD" w:date="2025-05-23T18:45:00Z" w16du:dateUtc="2025-05-23T22:45:00Z">
            <w:rPr>
              <w:rFonts w:ascii="Roboto" w:hAnsi="Roboto"/>
              <w:sz w:val="20"/>
            </w:rPr>
          </w:rPrChange>
        </w:rPr>
      </w:pPr>
      <w:r w:rsidRPr="009B43E5">
        <w:rPr>
          <w:rFonts w:ascii="Roboto" w:hAnsi="Roboto"/>
          <w:sz w:val="20"/>
          <w:lang w:val="en-US"/>
          <w:rPrChange w:id="212" w:author="Ho, Carolyn Y.,MD" w:date="2025-05-23T18:45:00Z" w16du:dateUtc="2025-05-23T22:45:00Z">
            <w:rPr>
              <w:rFonts w:ascii="Roboto" w:hAnsi="Roboto"/>
              <w:sz w:val="20"/>
            </w:rPr>
          </w:rPrChange>
        </w:rPr>
        <w:t xml:space="preserve">21. </w:t>
      </w:r>
      <w:r w:rsidRPr="009B43E5">
        <w:rPr>
          <w:rFonts w:ascii="Roboto" w:hAnsi="Roboto"/>
          <w:sz w:val="20"/>
          <w:lang w:val="en-US"/>
          <w:rPrChange w:id="213" w:author="Ho, Carolyn Y.,MD" w:date="2025-05-23T18:45:00Z" w16du:dateUtc="2025-05-23T22:45:00Z">
            <w:rPr>
              <w:rFonts w:ascii="Roboto" w:hAnsi="Roboto"/>
              <w:sz w:val="20"/>
            </w:rPr>
          </w:rPrChange>
        </w:rPr>
        <w:tab/>
        <w:t xml:space="preserve">Siontis KC, Geske JB, Ong K, Nishimura RA, Ommen SR, Gersh BJ. Atrial fibrillation in hypertrophic cardiomyopathy: prevalence, clinical correlations, and mortality in a large high-risk population. </w:t>
      </w:r>
      <w:r w:rsidRPr="009B43E5">
        <w:rPr>
          <w:rFonts w:ascii="Roboto" w:hAnsi="Roboto"/>
          <w:i/>
          <w:iCs/>
          <w:sz w:val="20"/>
          <w:lang w:val="en-US"/>
          <w:rPrChange w:id="214" w:author="Ho, Carolyn Y.,MD" w:date="2025-05-23T18:45:00Z" w16du:dateUtc="2025-05-23T22:45:00Z">
            <w:rPr>
              <w:rFonts w:ascii="Roboto" w:hAnsi="Roboto"/>
              <w:i/>
              <w:iCs/>
              <w:sz w:val="20"/>
            </w:rPr>
          </w:rPrChange>
        </w:rPr>
        <w:t>J. Am. Heart Assoc.</w:t>
      </w:r>
      <w:r w:rsidRPr="009B43E5">
        <w:rPr>
          <w:rFonts w:ascii="Roboto" w:hAnsi="Roboto"/>
          <w:sz w:val="20"/>
          <w:lang w:val="en-US"/>
          <w:rPrChange w:id="215" w:author="Ho, Carolyn Y.,MD" w:date="2025-05-23T18:45:00Z" w16du:dateUtc="2025-05-23T22:45:00Z">
            <w:rPr>
              <w:rFonts w:ascii="Roboto" w:hAnsi="Roboto"/>
              <w:sz w:val="20"/>
            </w:rPr>
          </w:rPrChange>
        </w:rPr>
        <w:t xml:space="preserve"> 2014;3:e001002. </w:t>
      </w:r>
    </w:p>
    <w:p w14:paraId="47EEA405" w14:textId="77777777" w:rsidR="000F1D08" w:rsidRPr="009B43E5" w:rsidRDefault="000F1D08" w:rsidP="000F1D08">
      <w:pPr>
        <w:widowControl w:val="0"/>
        <w:autoSpaceDE w:val="0"/>
        <w:autoSpaceDN w:val="0"/>
        <w:adjustRightInd w:val="0"/>
        <w:rPr>
          <w:rFonts w:ascii="Roboto" w:hAnsi="Roboto"/>
          <w:sz w:val="20"/>
          <w:lang w:val="en-US"/>
          <w:rPrChange w:id="216" w:author="Ho, Carolyn Y.,MD" w:date="2025-05-23T18:45:00Z" w16du:dateUtc="2025-05-23T22:45:00Z">
            <w:rPr>
              <w:rFonts w:ascii="Roboto" w:hAnsi="Roboto"/>
              <w:sz w:val="20"/>
            </w:rPr>
          </w:rPrChange>
        </w:rPr>
      </w:pPr>
      <w:r w:rsidRPr="009B43E5">
        <w:rPr>
          <w:rFonts w:ascii="Roboto" w:hAnsi="Roboto"/>
          <w:sz w:val="20"/>
          <w:lang w:val="en-US"/>
          <w:rPrChange w:id="217" w:author="Ho, Carolyn Y.,MD" w:date="2025-05-23T18:45:00Z" w16du:dateUtc="2025-05-23T22:45:00Z">
            <w:rPr>
              <w:rFonts w:ascii="Roboto" w:hAnsi="Roboto"/>
              <w:sz w:val="20"/>
            </w:rPr>
          </w:rPrChange>
        </w:rPr>
        <w:t xml:space="preserve">22. </w:t>
      </w:r>
      <w:r w:rsidRPr="009B43E5">
        <w:rPr>
          <w:rFonts w:ascii="Roboto" w:hAnsi="Roboto"/>
          <w:sz w:val="20"/>
          <w:lang w:val="en-US"/>
          <w:rPrChange w:id="218" w:author="Ho, Carolyn Y.,MD" w:date="2025-05-23T18:45:00Z" w16du:dateUtc="2025-05-23T22:45:00Z">
            <w:rPr>
              <w:rFonts w:ascii="Roboto" w:hAnsi="Roboto"/>
              <w:sz w:val="20"/>
            </w:rPr>
          </w:rPrChange>
        </w:rPr>
        <w:tab/>
        <w:t xml:space="preserve">O’Mahony C, Jichi F, Pavlou M, Monserrat L, Anastasakis A, Rapezzi C, Biagini E, Gimeno JR, Limongelli G, McKenna WJ, et al. A novel clinical risk prediction model for sudden cardiac death in hypertrophic cardiomyopathy (HCM Risk-SCD). </w:t>
      </w:r>
      <w:r w:rsidRPr="009B43E5">
        <w:rPr>
          <w:rFonts w:ascii="Roboto" w:hAnsi="Roboto"/>
          <w:i/>
          <w:iCs/>
          <w:sz w:val="20"/>
          <w:lang w:val="en-US"/>
          <w:rPrChange w:id="219" w:author="Ho, Carolyn Y.,MD" w:date="2025-05-23T18:45:00Z" w16du:dateUtc="2025-05-23T22:45:00Z">
            <w:rPr>
              <w:rFonts w:ascii="Roboto" w:hAnsi="Roboto"/>
              <w:i/>
              <w:iCs/>
              <w:sz w:val="20"/>
            </w:rPr>
          </w:rPrChange>
        </w:rPr>
        <w:t>Eur. Heart J.</w:t>
      </w:r>
      <w:r w:rsidRPr="009B43E5">
        <w:rPr>
          <w:rFonts w:ascii="Roboto" w:hAnsi="Roboto"/>
          <w:sz w:val="20"/>
          <w:lang w:val="en-US"/>
          <w:rPrChange w:id="220" w:author="Ho, Carolyn Y.,MD" w:date="2025-05-23T18:45:00Z" w16du:dateUtc="2025-05-23T22:45:00Z">
            <w:rPr>
              <w:rFonts w:ascii="Roboto" w:hAnsi="Roboto"/>
              <w:sz w:val="20"/>
            </w:rPr>
          </w:rPrChange>
        </w:rPr>
        <w:t xml:space="preserve"> 2014;35:2010–2020. </w:t>
      </w:r>
    </w:p>
    <w:p w14:paraId="291723EB" w14:textId="77777777" w:rsidR="000F1D08" w:rsidRPr="009B43E5" w:rsidRDefault="000F1D08" w:rsidP="000F1D08">
      <w:pPr>
        <w:widowControl w:val="0"/>
        <w:autoSpaceDE w:val="0"/>
        <w:autoSpaceDN w:val="0"/>
        <w:adjustRightInd w:val="0"/>
        <w:rPr>
          <w:rFonts w:ascii="Roboto" w:hAnsi="Roboto"/>
          <w:sz w:val="20"/>
          <w:lang w:val="en-US"/>
          <w:rPrChange w:id="221" w:author="Ho, Carolyn Y.,MD" w:date="2025-05-23T18:45:00Z" w16du:dateUtc="2025-05-23T22:45:00Z">
            <w:rPr>
              <w:rFonts w:ascii="Roboto" w:hAnsi="Roboto"/>
              <w:sz w:val="20"/>
            </w:rPr>
          </w:rPrChange>
        </w:rPr>
      </w:pPr>
      <w:r w:rsidRPr="009B43E5">
        <w:rPr>
          <w:rFonts w:ascii="Roboto" w:hAnsi="Roboto"/>
          <w:sz w:val="20"/>
          <w:lang w:val="en-US"/>
          <w:rPrChange w:id="222" w:author="Ho, Carolyn Y.,MD" w:date="2025-05-23T18:45:00Z" w16du:dateUtc="2025-05-23T22:45:00Z">
            <w:rPr>
              <w:rFonts w:ascii="Roboto" w:hAnsi="Roboto"/>
              <w:sz w:val="20"/>
            </w:rPr>
          </w:rPrChange>
        </w:rPr>
        <w:t xml:space="preserve">23. </w:t>
      </w:r>
      <w:r w:rsidRPr="009B43E5">
        <w:rPr>
          <w:rFonts w:ascii="Roboto" w:hAnsi="Roboto"/>
          <w:sz w:val="20"/>
          <w:lang w:val="en-US"/>
          <w:rPrChange w:id="223" w:author="Ho, Carolyn Y.,MD" w:date="2025-05-23T18:45:00Z" w16du:dateUtc="2025-05-23T22:45:00Z">
            <w:rPr>
              <w:rFonts w:ascii="Roboto" w:hAnsi="Roboto"/>
              <w:sz w:val="20"/>
            </w:rPr>
          </w:rPrChange>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9B43E5">
        <w:rPr>
          <w:rFonts w:ascii="Roboto" w:hAnsi="Roboto"/>
          <w:i/>
          <w:iCs/>
          <w:sz w:val="20"/>
          <w:lang w:val="en-US"/>
          <w:rPrChange w:id="224" w:author="Ho, Carolyn Y.,MD" w:date="2025-05-23T18:45:00Z" w16du:dateUtc="2025-05-23T22:45:00Z">
            <w:rPr>
              <w:rFonts w:ascii="Roboto" w:hAnsi="Roboto"/>
              <w:i/>
              <w:iCs/>
              <w:sz w:val="20"/>
            </w:rPr>
          </w:rPrChange>
        </w:rPr>
        <w:t>Heart Br. Card. Soc.</w:t>
      </w:r>
      <w:r w:rsidRPr="009B43E5">
        <w:rPr>
          <w:rFonts w:ascii="Roboto" w:hAnsi="Roboto"/>
          <w:sz w:val="20"/>
          <w:lang w:val="en-US"/>
          <w:rPrChange w:id="225" w:author="Ho, Carolyn Y.,MD" w:date="2025-05-23T18:45:00Z" w16du:dateUtc="2025-05-23T22:45:00Z">
            <w:rPr>
              <w:rFonts w:ascii="Roboto" w:hAnsi="Roboto"/>
              <w:sz w:val="20"/>
            </w:rPr>
          </w:rPrChange>
        </w:rPr>
        <w:t xml:space="preserve"> 2019;105:623–631. </w:t>
      </w:r>
    </w:p>
    <w:p w14:paraId="77C9A883" w14:textId="77777777" w:rsidR="000F1D08" w:rsidRPr="009B43E5" w:rsidRDefault="000F1D08" w:rsidP="000F1D08">
      <w:pPr>
        <w:widowControl w:val="0"/>
        <w:autoSpaceDE w:val="0"/>
        <w:autoSpaceDN w:val="0"/>
        <w:adjustRightInd w:val="0"/>
        <w:rPr>
          <w:rFonts w:ascii="Roboto" w:hAnsi="Roboto"/>
          <w:sz w:val="20"/>
          <w:lang w:val="en-US"/>
          <w:rPrChange w:id="226" w:author="Ho, Carolyn Y.,MD" w:date="2025-05-23T18:45:00Z" w16du:dateUtc="2025-05-23T22:45:00Z">
            <w:rPr>
              <w:rFonts w:ascii="Roboto" w:hAnsi="Roboto"/>
              <w:sz w:val="20"/>
            </w:rPr>
          </w:rPrChange>
        </w:rPr>
      </w:pPr>
      <w:r w:rsidRPr="009B43E5">
        <w:rPr>
          <w:rFonts w:ascii="Roboto" w:hAnsi="Roboto"/>
          <w:sz w:val="20"/>
          <w:lang w:val="en-US"/>
          <w:rPrChange w:id="227" w:author="Ho, Carolyn Y.,MD" w:date="2025-05-23T18:45:00Z" w16du:dateUtc="2025-05-23T22:45:00Z">
            <w:rPr>
              <w:rFonts w:ascii="Roboto" w:hAnsi="Roboto"/>
              <w:sz w:val="20"/>
            </w:rPr>
          </w:rPrChange>
        </w:rPr>
        <w:t xml:space="preserve">24. </w:t>
      </w:r>
      <w:r w:rsidRPr="009B43E5">
        <w:rPr>
          <w:rFonts w:ascii="Roboto" w:hAnsi="Roboto"/>
          <w:sz w:val="20"/>
          <w:lang w:val="en-US"/>
          <w:rPrChange w:id="228" w:author="Ho, Carolyn Y.,MD" w:date="2025-05-23T18:45:00Z" w16du:dateUtc="2025-05-23T22:45:00Z">
            <w:rPr>
              <w:rFonts w:ascii="Roboto" w:hAnsi="Roboto"/>
              <w:sz w:val="20"/>
            </w:rPr>
          </w:rPrChange>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9B43E5">
        <w:rPr>
          <w:rFonts w:ascii="Roboto" w:hAnsi="Roboto"/>
          <w:i/>
          <w:iCs/>
          <w:sz w:val="20"/>
          <w:lang w:val="en-US"/>
          <w:rPrChange w:id="229" w:author="Ho, Carolyn Y.,MD" w:date="2025-05-23T18:45:00Z" w16du:dateUtc="2025-05-23T22:45:00Z">
            <w:rPr>
              <w:rFonts w:ascii="Roboto" w:hAnsi="Roboto"/>
              <w:i/>
              <w:iCs/>
              <w:sz w:val="20"/>
            </w:rPr>
          </w:rPrChange>
        </w:rPr>
        <w:t>Circulation</w:t>
      </w:r>
      <w:r w:rsidRPr="009B43E5">
        <w:rPr>
          <w:rFonts w:ascii="Roboto" w:hAnsi="Roboto"/>
          <w:sz w:val="20"/>
          <w:lang w:val="en-US"/>
          <w:rPrChange w:id="230" w:author="Ho, Carolyn Y.,MD" w:date="2025-05-23T18:45:00Z" w16du:dateUtc="2025-05-23T22:45:00Z">
            <w:rPr>
              <w:rFonts w:ascii="Roboto" w:hAnsi="Roboto"/>
              <w:sz w:val="20"/>
            </w:rPr>
          </w:rPrChange>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Change w:id="231">
          <w:tblGrid>
            <w:gridCol w:w="3260"/>
            <w:gridCol w:w="85"/>
            <w:gridCol w:w="3"/>
            <w:gridCol w:w="2403"/>
            <w:gridCol w:w="134"/>
            <w:gridCol w:w="2359"/>
            <w:gridCol w:w="180"/>
            <w:gridCol w:w="2"/>
            <w:gridCol w:w="1115"/>
          </w:tblGrid>
        </w:tblGridChange>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232" w:author="Ho, Carolyn Y.,MD" w:date="2025-05-24T12:39:00Z" w16du:dateUtc="2025-05-24T16:39: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Change w:id="233" w:author="Ho, Carolyn Y.,MD" w:date="2025-05-24T12:39:00Z" w16du:dateUtc="2025-05-24T16:39:00Z">
              <w:tcPr>
                <w:tcW w:w="3260"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8D5633" w:rsidRDefault="006A6C59" w:rsidP="007C4859">
            <w:pPr>
              <w:spacing w:line="360" w:lineRule="auto"/>
              <w:ind w:left="150" w:right="150"/>
              <w:rPr>
                <w:rFonts w:ascii="Roboto" w:hAnsi="Roboto" w:cs="Segoe UI"/>
                <w:b/>
                <w:bCs/>
                <w:color w:val="333333"/>
                <w:sz w:val="22"/>
                <w:szCs w:val="22"/>
                <w:rPrChange w:id="234" w:author="Ho, Carolyn Y.,MD" w:date="2025-05-24T12:00:00Z" w16du:dateUtc="2025-05-24T16:00:00Z">
                  <w:rPr>
                    <w:rFonts w:ascii="Roboto" w:hAnsi="Roboto" w:cs="Segoe UI"/>
                    <w:color w:val="333333"/>
                    <w:sz w:val="22"/>
                    <w:szCs w:val="22"/>
                  </w:rPr>
                </w:rPrChange>
              </w:rPr>
            </w:pPr>
            <w:r w:rsidRPr="008D5633">
              <w:rPr>
                <w:rFonts w:ascii="Roboto" w:hAnsi="Roboto" w:cs="Segoe UI"/>
                <w:b/>
                <w:bCs/>
                <w:color w:val="333333"/>
                <w:sz w:val="22"/>
                <w:szCs w:val="22"/>
                <w:rPrChange w:id="235" w:author="Ho, Carolyn Y.,MD" w:date="2025-05-24T12:00:00Z" w16du:dateUtc="2025-05-24T16:00:00Z">
                  <w:rPr>
                    <w:rFonts w:ascii="Roboto" w:hAnsi="Roboto" w:cs="Segoe UI"/>
                    <w:color w:val="333333"/>
                    <w:sz w:val="22"/>
                    <w:szCs w:val="22"/>
                  </w:rPr>
                </w:rPrChange>
              </w:rPr>
              <w:t>All-cause mortality</w:t>
            </w:r>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Change w:id="236" w:author="Ho, Carolyn Y.,MD" w:date="2025-05-24T12:39:00Z" w16du:dateUtc="2025-05-24T16:39:00Z">
              <w:tcPr>
                <w:tcW w:w="2491"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E9FBD8" w:rsidR="006A6C59" w:rsidRPr="008D5633" w:rsidRDefault="006A6C59" w:rsidP="007C4859">
            <w:pPr>
              <w:spacing w:line="360" w:lineRule="auto"/>
              <w:ind w:left="150" w:right="150"/>
              <w:jc w:val="center"/>
              <w:rPr>
                <w:rFonts w:ascii="Roboto" w:hAnsi="Roboto" w:cs="Segoe UI"/>
                <w:b/>
                <w:bCs/>
                <w:color w:val="333333"/>
                <w:sz w:val="22"/>
                <w:szCs w:val="22"/>
                <w:rPrChange w:id="237" w:author="Ho, Carolyn Y.,MD" w:date="2025-05-24T12:00:00Z" w16du:dateUtc="2025-05-24T16:00:00Z">
                  <w:rPr>
                    <w:rFonts w:ascii="Roboto" w:hAnsi="Roboto" w:cs="Segoe UI"/>
                    <w:color w:val="333333"/>
                    <w:sz w:val="22"/>
                    <w:szCs w:val="22"/>
                  </w:rPr>
                </w:rPrChange>
              </w:rPr>
            </w:pPr>
            <w:r w:rsidRPr="008D5633">
              <w:rPr>
                <w:rFonts w:ascii="Roboto" w:hAnsi="Roboto" w:cs="Segoe UI"/>
                <w:b/>
                <w:bCs/>
                <w:color w:val="333333"/>
                <w:sz w:val="22"/>
                <w:szCs w:val="22"/>
                <w:rPrChange w:id="238" w:author="Ho, Carolyn Y.,MD" w:date="2025-05-24T12:00:00Z" w16du:dateUtc="2025-05-24T16:00:00Z">
                  <w:rPr>
                    <w:rFonts w:ascii="Roboto" w:hAnsi="Roboto" w:cs="Segoe UI"/>
                    <w:color w:val="333333"/>
                    <w:sz w:val="22"/>
                    <w:szCs w:val="22"/>
                  </w:rPr>
                </w:rPrChange>
              </w:rPr>
              <w:t>3</w:t>
            </w:r>
            <w:r w:rsidR="00802A2D" w:rsidRPr="008D5633">
              <w:rPr>
                <w:rFonts w:ascii="Roboto" w:hAnsi="Roboto" w:cs="Segoe UI"/>
                <w:b/>
                <w:bCs/>
                <w:color w:val="333333"/>
                <w:sz w:val="22"/>
                <w:szCs w:val="22"/>
                <w:rPrChange w:id="239" w:author="Ho, Carolyn Y.,MD" w:date="2025-05-24T12:00:00Z" w16du:dateUtc="2025-05-24T16:00:00Z">
                  <w:rPr>
                    <w:rFonts w:ascii="Roboto" w:hAnsi="Roboto" w:cs="Segoe UI"/>
                    <w:color w:val="333333"/>
                    <w:sz w:val="22"/>
                    <w:szCs w:val="22"/>
                  </w:rPr>
                </w:rPrChange>
              </w:rPr>
              <w:t>20</w:t>
            </w:r>
            <w:r w:rsidRPr="008D5633">
              <w:rPr>
                <w:rFonts w:ascii="Roboto" w:hAnsi="Roboto" w:cs="Segoe UI"/>
                <w:b/>
                <w:bCs/>
                <w:color w:val="333333"/>
                <w:sz w:val="22"/>
                <w:szCs w:val="22"/>
                <w:rPrChange w:id="240" w:author="Ho, Carolyn Y.,MD" w:date="2025-05-24T12:00:00Z" w16du:dateUtc="2025-05-24T16:00:00Z">
                  <w:rPr>
                    <w:rFonts w:ascii="Roboto" w:hAnsi="Roboto" w:cs="Segoe UI"/>
                    <w:color w:val="333333"/>
                    <w:sz w:val="22"/>
                    <w:szCs w:val="22"/>
                  </w:rPr>
                </w:rPrChange>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Change w:id="241" w:author="Ho, Carolyn Y.,MD" w:date="2025-05-24T12:39:00Z" w16du:dateUtc="2025-05-24T16:39:00Z">
              <w:tcPr>
                <w:tcW w:w="2493"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5E78A9CD" w:rsidR="006A6C59" w:rsidRPr="008D5633" w:rsidRDefault="006A6C59" w:rsidP="007C4859">
            <w:pPr>
              <w:spacing w:line="360" w:lineRule="auto"/>
              <w:ind w:left="150" w:right="150"/>
              <w:jc w:val="center"/>
              <w:rPr>
                <w:rFonts w:ascii="Roboto" w:hAnsi="Roboto" w:cs="Segoe UI"/>
                <w:b/>
                <w:bCs/>
                <w:color w:val="333333"/>
                <w:sz w:val="22"/>
                <w:szCs w:val="22"/>
                <w:rPrChange w:id="242" w:author="Ho, Carolyn Y.,MD" w:date="2025-05-24T12:00:00Z" w16du:dateUtc="2025-05-24T16:00:00Z">
                  <w:rPr>
                    <w:rFonts w:ascii="Roboto" w:hAnsi="Roboto" w:cs="Segoe UI"/>
                    <w:color w:val="333333"/>
                    <w:sz w:val="22"/>
                    <w:szCs w:val="22"/>
                  </w:rPr>
                </w:rPrChange>
              </w:rPr>
            </w:pPr>
            <w:r w:rsidRPr="008D5633">
              <w:rPr>
                <w:rFonts w:ascii="Roboto" w:hAnsi="Roboto" w:cs="Segoe UI"/>
                <w:b/>
                <w:bCs/>
                <w:color w:val="333333"/>
                <w:sz w:val="22"/>
                <w:szCs w:val="22"/>
                <w:rPrChange w:id="243" w:author="Ho, Carolyn Y.,MD" w:date="2025-05-24T12:00:00Z" w16du:dateUtc="2025-05-24T16:00:00Z">
                  <w:rPr>
                    <w:rFonts w:ascii="Roboto" w:hAnsi="Roboto" w:cs="Segoe UI"/>
                    <w:color w:val="333333"/>
                    <w:sz w:val="22"/>
                    <w:szCs w:val="22"/>
                  </w:rPr>
                </w:rPrChange>
              </w:rPr>
              <w:t>28</w:t>
            </w:r>
            <w:r w:rsidR="00802A2D" w:rsidRPr="008D5633">
              <w:rPr>
                <w:rFonts w:ascii="Roboto" w:hAnsi="Roboto" w:cs="Segoe UI"/>
                <w:b/>
                <w:bCs/>
                <w:color w:val="333333"/>
                <w:sz w:val="22"/>
                <w:szCs w:val="22"/>
                <w:rPrChange w:id="244" w:author="Ho, Carolyn Y.,MD" w:date="2025-05-24T12:00:00Z" w16du:dateUtc="2025-05-24T16:00:00Z">
                  <w:rPr>
                    <w:rFonts w:ascii="Roboto" w:hAnsi="Roboto" w:cs="Segoe UI"/>
                    <w:color w:val="333333"/>
                    <w:sz w:val="22"/>
                    <w:szCs w:val="22"/>
                  </w:rPr>
                </w:rPrChange>
              </w:rPr>
              <w:t>5</w:t>
            </w:r>
            <w:r w:rsidRPr="008D5633">
              <w:rPr>
                <w:rFonts w:ascii="Roboto" w:hAnsi="Roboto" w:cs="Segoe UI"/>
                <w:b/>
                <w:bCs/>
                <w:color w:val="333333"/>
                <w:sz w:val="22"/>
                <w:szCs w:val="22"/>
                <w:rPrChange w:id="245" w:author="Ho, Carolyn Y.,MD" w:date="2025-05-24T12:00:00Z" w16du:dateUtc="2025-05-24T16:00:00Z">
                  <w:rPr>
                    <w:rFonts w:ascii="Roboto" w:hAnsi="Roboto" w:cs="Segoe UI"/>
                    <w:color w:val="333333"/>
                    <w:sz w:val="22"/>
                    <w:szCs w:val="22"/>
                  </w:rPr>
                </w:rPrChange>
              </w:rPr>
              <w:t xml:space="preserve"> (9.</w:t>
            </w:r>
            <w:r w:rsidR="00802A2D" w:rsidRPr="008D5633">
              <w:rPr>
                <w:rFonts w:ascii="Roboto" w:hAnsi="Roboto" w:cs="Segoe UI"/>
                <w:b/>
                <w:bCs/>
                <w:color w:val="333333"/>
                <w:sz w:val="22"/>
                <w:szCs w:val="22"/>
                <w:rPrChange w:id="246" w:author="Ho, Carolyn Y.,MD" w:date="2025-05-24T12:00:00Z" w16du:dateUtc="2025-05-24T16:00:00Z">
                  <w:rPr>
                    <w:rFonts w:ascii="Roboto" w:hAnsi="Roboto" w:cs="Segoe UI"/>
                    <w:color w:val="333333"/>
                    <w:sz w:val="22"/>
                    <w:szCs w:val="22"/>
                  </w:rPr>
                </w:rPrChange>
              </w:rPr>
              <w:t>4</w:t>
            </w:r>
            <w:r w:rsidRPr="008D5633">
              <w:rPr>
                <w:rFonts w:ascii="Roboto" w:hAnsi="Roboto" w:cs="Segoe UI"/>
                <w:b/>
                <w:bCs/>
                <w:color w:val="333333"/>
                <w:sz w:val="22"/>
                <w:szCs w:val="22"/>
                <w:rPrChange w:id="247" w:author="Ho, Carolyn Y.,MD" w:date="2025-05-24T12:00:00Z" w16du:dateUtc="2025-05-24T16:00:00Z">
                  <w:rPr>
                    <w:rFonts w:ascii="Roboto" w:hAnsi="Roboto" w:cs="Segoe UI"/>
                    <w:color w:val="333333"/>
                    <w:sz w:val="22"/>
                    <w:szCs w:val="22"/>
                  </w:rPr>
                </w:rPrChange>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Change w:id="248" w:author="Ho, Carolyn Y.,MD" w:date="2025-05-24T12:39:00Z" w16du:dateUtc="2025-05-24T16:39: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56170D90" w:rsidR="006A6C59" w:rsidRPr="008D5633" w:rsidRDefault="006A6C59" w:rsidP="007C4859">
            <w:pPr>
              <w:spacing w:line="360" w:lineRule="auto"/>
              <w:ind w:left="150" w:right="150"/>
              <w:jc w:val="center"/>
              <w:rPr>
                <w:rFonts w:ascii="Roboto" w:hAnsi="Roboto" w:cs="Segoe UI"/>
                <w:b/>
                <w:bCs/>
                <w:color w:val="333333"/>
                <w:sz w:val="22"/>
                <w:szCs w:val="22"/>
                <w:rPrChange w:id="249" w:author="Ho, Carolyn Y.,MD" w:date="2025-05-24T12:00:00Z" w16du:dateUtc="2025-05-24T16:00:00Z">
                  <w:rPr>
                    <w:rFonts w:ascii="Roboto" w:hAnsi="Roboto" w:cs="Segoe UI"/>
                    <w:color w:val="333333"/>
                    <w:sz w:val="22"/>
                    <w:szCs w:val="22"/>
                  </w:rPr>
                </w:rPrChange>
              </w:rPr>
            </w:pPr>
            <w:r w:rsidRPr="008D5633">
              <w:rPr>
                <w:rFonts w:ascii="Roboto" w:hAnsi="Roboto" w:cs="Segoe UI"/>
                <w:b/>
                <w:bCs/>
                <w:color w:val="333333"/>
                <w:sz w:val="22"/>
                <w:szCs w:val="22"/>
                <w:rPrChange w:id="250" w:author="Ho, Carolyn Y.,MD" w:date="2025-05-24T12:00:00Z" w16du:dateUtc="2025-05-24T16:00:00Z">
                  <w:rPr>
                    <w:rFonts w:ascii="Roboto" w:hAnsi="Roboto" w:cs="Segoe UI"/>
                    <w:color w:val="333333"/>
                    <w:sz w:val="22"/>
                    <w:szCs w:val="22"/>
                  </w:rPr>
                </w:rPrChange>
              </w:rPr>
              <w:t>0.</w:t>
            </w:r>
            <w:r w:rsidR="00802A2D" w:rsidRPr="008D5633">
              <w:rPr>
                <w:rFonts w:ascii="Roboto" w:hAnsi="Roboto" w:cs="Segoe UI"/>
                <w:b/>
                <w:bCs/>
                <w:color w:val="333333"/>
                <w:sz w:val="22"/>
                <w:szCs w:val="22"/>
                <w:rPrChange w:id="251" w:author="Ho, Carolyn Y.,MD" w:date="2025-05-24T12:00:00Z" w16du:dateUtc="2025-05-24T16:00:00Z">
                  <w:rPr>
                    <w:rFonts w:ascii="Roboto" w:hAnsi="Roboto" w:cs="Segoe UI"/>
                    <w:color w:val="333333"/>
                    <w:sz w:val="22"/>
                    <w:szCs w:val="22"/>
                  </w:rPr>
                </w:rPrChange>
              </w:rPr>
              <w:t>20</w:t>
            </w:r>
          </w:p>
        </w:tc>
      </w:tr>
      <w:tr w:rsidR="00CC0733" w:rsidDel="005923A2" w14:paraId="3672FAF8"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252"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253" w:author="Ho, Carolyn Y.,MD" w:date="2025-05-24T12:04:00Z"/>
        </w:trPr>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54" w:author="Ho, Carolyn Y.,MD" w:date="2025-05-24T12:38:00Z" w16du:dateUtc="2025-05-24T16:38:00Z">
              <w:tcPr>
                <w:tcW w:w="331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A2ABBF7" w14:textId="38F4EE5F" w:rsidR="0030750E" w:rsidDel="005923A2" w:rsidRDefault="0030750E" w:rsidP="007C4859">
            <w:pPr>
              <w:spacing w:line="360" w:lineRule="auto"/>
              <w:ind w:left="150" w:right="150"/>
              <w:rPr>
                <w:del w:id="255" w:author="Ho, Carolyn Y.,MD" w:date="2025-05-24T12:04:00Z" w16du:dateUtc="2025-05-24T16:04:00Z"/>
                <w:rFonts w:ascii="Roboto" w:hAnsi="Roboto" w:cs="Segoe UI"/>
                <w:color w:val="333333"/>
                <w:sz w:val="22"/>
                <w:szCs w:val="22"/>
              </w:rPr>
            </w:pPr>
            <w:del w:id="256" w:author="Ho, Carolyn Y.,MD" w:date="2025-05-24T12:02:00Z" w16du:dateUtc="2025-05-24T16:02:00Z">
              <w:r w:rsidDel="008D5633">
                <w:rPr>
                  <w:rFonts w:ascii="Roboto" w:hAnsi="Roboto" w:cs="Segoe UI"/>
                  <w:color w:val="333333"/>
                  <w:sz w:val="22"/>
                  <w:szCs w:val="22"/>
                </w:rPr>
                <w:delText>Non-cardiovascular death</w:delText>
              </w:r>
            </w:del>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57" w:author="Ho, Carolyn Y.,MD" w:date="2025-05-24T12:38:00Z" w16du:dateUtc="2025-05-24T16:38:00Z">
              <w:tcPr>
                <w:tcW w:w="2555"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479AAEC" w14:textId="276988D5" w:rsidR="0030750E" w:rsidRPr="007C4859" w:rsidDel="005923A2" w:rsidRDefault="00CF0F13" w:rsidP="002B3119">
            <w:pPr>
              <w:spacing w:line="360" w:lineRule="auto"/>
              <w:ind w:left="150" w:right="150"/>
              <w:jc w:val="center"/>
              <w:rPr>
                <w:del w:id="258" w:author="Ho, Carolyn Y.,MD" w:date="2025-05-24T12:04:00Z" w16du:dateUtc="2025-05-24T16:04:00Z"/>
                <w:rFonts w:ascii="Roboto" w:hAnsi="Roboto" w:cs="Segoe UI"/>
                <w:color w:val="333333"/>
                <w:sz w:val="22"/>
                <w:szCs w:val="22"/>
              </w:rPr>
            </w:pPr>
            <w:del w:id="259" w:author="Ho, Carolyn Y.,MD" w:date="2025-05-24T12:02:00Z" w16du:dateUtc="2025-05-24T16:02:00Z">
              <w:r w:rsidDel="008D5633">
                <w:rPr>
                  <w:rFonts w:ascii="Roboto" w:hAnsi="Roboto" w:cs="Segoe UI"/>
                  <w:color w:val="333333"/>
                  <w:sz w:val="22"/>
                  <w:szCs w:val="22"/>
                </w:rPr>
                <w:delText>132 (4.3%)</w:delText>
              </w:r>
            </w:del>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60" w:author="Ho, Carolyn Y.,MD" w:date="2025-05-24T12:38:00Z" w16du:dateUtc="2025-05-24T16:38:00Z">
              <w:tcPr>
                <w:tcW w:w="2557"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A9F28C6" w14:textId="16B31073" w:rsidR="0030750E" w:rsidRPr="007C4859" w:rsidDel="005923A2" w:rsidRDefault="00CF0F13" w:rsidP="00CF0F13">
            <w:pPr>
              <w:spacing w:line="360" w:lineRule="auto"/>
              <w:ind w:left="150" w:right="150"/>
              <w:jc w:val="center"/>
              <w:rPr>
                <w:del w:id="261" w:author="Ho, Carolyn Y.,MD" w:date="2025-05-24T12:04:00Z" w16du:dateUtc="2025-05-24T16:04:00Z"/>
                <w:rFonts w:ascii="Roboto" w:hAnsi="Roboto"/>
                <w:sz w:val="22"/>
                <w:szCs w:val="22"/>
              </w:rPr>
            </w:pPr>
            <w:del w:id="262" w:author="Ho, Carolyn Y.,MD" w:date="2025-05-24T12:02:00Z" w16du:dateUtc="2025-05-24T16:02:00Z">
              <w:r w:rsidDel="008D5633">
                <w:rPr>
                  <w:rFonts w:ascii="Roboto" w:hAnsi="Roboto"/>
                  <w:sz w:val="22"/>
                  <w:szCs w:val="22"/>
                </w:rPr>
                <w:delText>200 (6.6%)</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63"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6EC3CAC" w14:textId="6E8AC0AD" w:rsidR="0030750E" w:rsidRPr="007C4859" w:rsidDel="005923A2" w:rsidRDefault="00CF0F13" w:rsidP="00CF0F13">
            <w:pPr>
              <w:spacing w:line="360" w:lineRule="auto"/>
              <w:ind w:left="150" w:right="150"/>
              <w:jc w:val="center"/>
              <w:rPr>
                <w:del w:id="264" w:author="Ho, Carolyn Y.,MD" w:date="2025-05-24T12:04:00Z" w16du:dateUtc="2025-05-24T16:04:00Z"/>
                <w:rFonts w:ascii="Roboto" w:hAnsi="Roboto" w:cs="Segoe UI"/>
                <w:color w:val="333333"/>
                <w:sz w:val="22"/>
                <w:szCs w:val="22"/>
              </w:rPr>
            </w:pPr>
            <w:del w:id="265" w:author="Ho, Carolyn Y.,MD" w:date="2025-05-24T12:02:00Z" w16du:dateUtc="2025-05-24T16:02:00Z">
              <w:r w:rsidDel="008D5633">
                <w:rPr>
                  <w:rFonts w:ascii="Roboto" w:hAnsi="Roboto" w:cs="Segoe UI"/>
                  <w:color w:val="333333"/>
                  <w:sz w:val="22"/>
                  <w:szCs w:val="22"/>
                </w:rPr>
                <w:delText>&lt;0.001</w:delText>
              </w:r>
            </w:del>
          </w:p>
        </w:tc>
      </w:tr>
      <w:tr w:rsidR="00CC0733" w:rsidDel="005923A2" w14:paraId="74206B7D"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266"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267" w:author="Ho, Carolyn Y.,MD" w:date="2025-05-24T12:04:00Z"/>
        </w:trPr>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68" w:author="Ho, Carolyn Y.,MD" w:date="2025-05-24T12:38:00Z" w16du:dateUtc="2025-05-24T16:38:00Z">
              <w:tcPr>
                <w:tcW w:w="331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5341BF74" w14:textId="35B08FE8" w:rsidR="0030750E" w:rsidDel="005923A2" w:rsidRDefault="0030750E" w:rsidP="007C4859">
            <w:pPr>
              <w:spacing w:line="360" w:lineRule="auto"/>
              <w:ind w:left="150" w:right="150"/>
              <w:rPr>
                <w:del w:id="269" w:author="Ho, Carolyn Y.,MD" w:date="2025-05-24T12:04:00Z" w16du:dateUtc="2025-05-24T16:04:00Z"/>
                <w:rFonts w:ascii="Roboto" w:hAnsi="Roboto" w:cs="Segoe UI"/>
                <w:color w:val="333333"/>
                <w:sz w:val="22"/>
                <w:szCs w:val="22"/>
              </w:rPr>
            </w:pPr>
            <w:del w:id="270" w:author="Ho, Carolyn Y.,MD" w:date="2025-05-24T12:00:00Z" w16du:dateUtc="2025-05-24T16:00:00Z">
              <w:r w:rsidDel="008D5633">
                <w:rPr>
                  <w:rFonts w:ascii="Roboto" w:hAnsi="Roboto" w:cs="Segoe UI"/>
                  <w:color w:val="333333"/>
                  <w:sz w:val="22"/>
                  <w:szCs w:val="22"/>
                </w:rPr>
                <w:delText>Cardiovascular death</w:delText>
              </w:r>
            </w:del>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71" w:author="Ho, Carolyn Y.,MD" w:date="2025-05-24T12:38:00Z" w16du:dateUtc="2025-05-24T16:38:00Z">
              <w:tcPr>
                <w:tcW w:w="2555"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C5AADF8" w14:textId="518D9398" w:rsidR="0030750E" w:rsidRPr="007C4859" w:rsidDel="005923A2" w:rsidRDefault="00CF0F13" w:rsidP="002B3119">
            <w:pPr>
              <w:spacing w:line="360" w:lineRule="auto"/>
              <w:ind w:left="150" w:right="150"/>
              <w:jc w:val="center"/>
              <w:rPr>
                <w:del w:id="272" w:author="Ho, Carolyn Y.,MD" w:date="2025-05-24T12:04:00Z" w16du:dateUtc="2025-05-24T16:04:00Z"/>
                <w:rFonts w:ascii="Roboto" w:hAnsi="Roboto" w:cs="Segoe UI"/>
                <w:color w:val="333333"/>
                <w:sz w:val="22"/>
                <w:szCs w:val="22"/>
              </w:rPr>
            </w:pPr>
            <w:del w:id="273" w:author="Ho, Carolyn Y.,MD" w:date="2025-05-24T12:00:00Z" w16du:dateUtc="2025-05-24T16:00:00Z">
              <w:r w:rsidDel="008D5633">
                <w:rPr>
                  <w:rFonts w:ascii="Roboto" w:hAnsi="Roboto" w:cs="Segoe UI"/>
                  <w:color w:val="333333"/>
                  <w:sz w:val="22"/>
                  <w:szCs w:val="22"/>
                </w:rPr>
                <w:delText>162 (5.3%)</w:delText>
              </w:r>
            </w:del>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74" w:author="Ho, Carolyn Y.,MD" w:date="2025-05-24T12:38:00Z" w16du:dateUtc="2025-05-24T16:38:00Z">
              <w:tcPr>
                <w:tcW w:w="2557"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5DD0BAFD" w14:textId="3F63FFAB" w:rsidR="0030750E" w:rsidRPr="007C4859" w:rsidDel="005923A2" w:rsidRDefault="00CF0F13" w:rsidP="00CF0F13">
            <w:pPr>
              <w:spacing w:line="360" w:lineRule="auto"/>
              <w:ind w:left="150" w:right="150"/>
              <w:jc w:val="center"/>
              <w:rPr>
                <w:del w:id="275" w:author="Ho, Carolyn Y.,MD" w:date="2025-05-24T12:04:00Z" w16du:dateUtc="2025-05-24T16:04:00Z"/>
                <w:rFonts w:ascii="Roboto" w:hAnsi="Roboto"/>
                <w:sz w:val="22"/>
                <w:szCs w:val="22"/>
              </w:rPr>
            </w:pPr>
            <w:del w:id="276" w:author="Ho, Carolyn Y.,MD" w:date="2025-05-24T12:00:00Z" w16du:dateUtc="2025-05-24T16:00:00Z">
              <w:r w:rsidDel="008D5633">
                <w:rPr>
                  <w:rFonts w:ascii="Roboto" w:hAnsi="Roboto"/>
                  <w:sz w:val="22"/>
                  <w:szCs w:val="22"/>
                </w:rPr>
                <w:delText>67 (2.2%)</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77"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BA26915" w14:textId="7A54079A" w:rsidR="0030750E" w:rsidRPr="007C4859" w:rsidDel="005923A2" w:rsidRDefault="00CF0F13" w:rsidP="00CF0F13">
            <w:pPr>
              <w:spacing w:line="360" w:lineRule="auto"/>
              <w:ind w:left="150" w:right="150"/>
              <w:jc w:val="center"/>
              <w:rPr>
                <w:del w:id="278" w:author="Ho, Carolyn Y.,MD" w:date="2025-05-24T12:04:00Z" w16du:dateUtc="2025-05-24T16:04:00Z"/>
                <w:rFonts w:ascii="Roboto" w:hAnsi="Roboto" w:cs="Segoe UI"/>
                <w:color w:val="333333"/>
                <w:sz w:val="22"/>
                <w:szCs w:val="22"/>
              </w:rPr>
            </w:pPr>
            <w:del w:id="279" w:author="Ho, Carolyn Y.,MD" w:date="2025-05-24T12:00:00Z" w16du:dateUtc="2025-05-24T16:00:00Z">
              <w:r w:rsidDel="008D5633">
                <w:rPr>
                  <w:rFonts w:ascii="Roboto" w:hAnsi="Roboto" w:cs="Segoe UI"/>
                  <w:color w:val="333333"/>
                  <w:sz w:val="22"/>
                  <w:szCs w:val="22"/>
                </w:rPr>
                <w:delText>&lt;0.001</w:delText>
              </w:r>
            </w:del>
          </w:p>
        </w:tc>
      </w:tr>
      <w:tr w:rsidR="00CC0733" w:rsidDel="005923A2" w14:paraId="126BC6D6"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280"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281" w:author="Ho, Carolyn Y.,MD" w:date="2025-05-24T12:04:00Z"/>
        </w:trPr>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82" w:author="Ho, Carolyn Y.,MD" w:date="2025-05-24T12:38:00Z" w16du:dateUtc="2025-05-24T16:38:00Z">
              <w:tcPr>
                <w:tcW w:w="331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8995FB0" w14:textId="20670543" w:rsidR="0030750E" w:rsidDel="005923A2" w:rsidRDefault="0030750E" w:rsidP="007C4859">
            <w:pPr>
              <w:spacing w:line="360" w:lineRule="auto"/>
              <w:ind w:left="150" w:right="150"/>
              <w:rPr>
                <w:del w:id="283" w:author="Ho, Carolyn Y.,MD" w:date="2025-05-24T12:04:00Z" w16du:dateUtc="2025-05-24T16:04:00Z"/>
                <w:rFonts w:ascii="Roboto" w:hAnsi="Roboto" w:cs="Segoe UI"/>
                <w:color w:val="333333"/>
                <w:sz w:val="22"/>
                <w:szCs w:val="22"/>
              </w:rPr>
            </w:pPr>
            <w:del w:id="284" w:author="Ho, Carolyn Y.,MD" w:date="2025-05-24T12:00:00Z" w16du:dateUtc="2025-05-24T16:00:00Z">
              <w:r w:rsidDel="008D5633">
                <w:rPr>
                  <w:rFonts w:ascii="Roboto" w:hAnsi="Roboto" w:cs="Segoe UI"/>
                  <w:color w:val="333333"/>
                  <w:sz w:val="22"/>
                  <w:szCs w:val="22"/>
                </w:rPr>
                <w:delText>Unknown</w:delText>
              </w:r>
            </w:del>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85" w:author="Ho, Carolyn Y.,MD" w:date="2025-05-24T12:38:00Z" w16du:dateUtc="2025-05-24T16:38:00Z">
              <w:tcPr>
                <w:tcW w:w="2555"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F8ABFF" w14:textId="2B41927D" w:rsidR="0030750E" w:rsidRPr="007C4859" w:rsidDel="005923A2" w:rsidRDefault="00CF0F13" w:rsidP="002B3119">
            <w:pPr>
              <w:spacing w:line="360" w:lineRule="auto"/>
              <w:ind w:left="150" w:right="150"/>
              <w:jc w:val="center"/>
              <w:rPr>
                <w:del w:id="286" w:author="Ho, Carolyn Y.,MD" w:date="2025-05-24T12:04:00Z" w16du:dateUtc="2025-05-24T16:04:00Z"/>
                <w:rFonts w:ascii="Roboto" w:hAnsi="Roboto" w:cs="Segoe UI"/>
                <w:color w:val="333333"/>
                <w:sz w:val="22"/>
                <w:szCs w:val="22"/>
              </w:rPr>
            </w:pPr>
            <w:del w:id="287" w:author="Ho, Carolyn Y.,MD" w:date="2025-05-24T12:00:00Z" w16du:dateUtc="2025-05-24T16:00:00Z">
              <w:r w:rsidDel="008D5633">
                <w:rPr>
                  <w:rFonts w:ascii="Roboto" w:hAnsi="Roboto" w:cs="Segoe UI"/>
                  <w:color w:val="333333"/>
                  <w:sz w:val="22"/>
                  <w:szCs w:val="22"/>
                </w:rPr>
                <w:delText xml:space="preserve">26 (0.8%) </w:delText>
              </w:r>
            </w:del>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88" w:author="Ho, Carolyn Y.,MD" w:date="2025-05-24T12:38:00Z" w16du:dateUtc="2025-05-24T16:38:00Z">
              <w:tcPr>
                <w:tcW w:w="2557"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4EB0CEF" w14:textId="0D9D9344" w:rsidR="0030750E" w:rsidRPr="007C4859" w:rsidDel="005923A2" w:rsidRDefault="00CF0F13" w:rsidP="00CF0F13">
            <w:pPr>
              <w:spacing w:line="360" w:lineRule="auto"/>
              <w:ind w:left="150" w:right="150"/>
              <w:jc w:val="center"/>
              <w:rPr>
                <w:del w:id="289" w:author="Ho, Carolyn Y.,MD" w:date="2025-05-24T12:04:00Z" w16du:dateUtc="2025-05-24T16:04:00Z"/>
                <w:rFonts w:ascii="Roboto" w:hAnsi="Roboto"/>
                <w:sz w:val="22"/>
                <w:szCs w:val="22"/>
              </w:rPr>
            </w:pPr>
            <w:del w:id="290" w:author="Ho, Carolyn Y.,MD" w:date="2025-05-24T12:00:00Z" w16du:dateUtc="2025-05-24T16:00:00Z">
              <w:r w:rsidDel="008D5633">
                <w:rPr>
                  <w:rFonts w:ascii="Roboto" w:hAnsi="Roboto"/>
                  <w:sz w:val="22"/>
                  <w:szCs w:val="22"/>
                </w:rPr>
                <w:delText>18 (0.6%)</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91"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85C089D" w14:textId="7127409C" w:rsidR="0030750E" w:rsidRPr="007C4859" w:rsidDel="005923A2" w:rsidRDefault="00CF0F13" w:rsidP="00CF0F13">
            <w:pPr>
              <w:spacing w:line="360" w:lineRule="auto"/>
              <w:ind w:left="150" w:right="150"/>
              <w:jc w:val="center"/>
              <w:rPr>
                <w:del w:id="292" w:author="Ho, Carolyn Y.,MD" w:date="2025-05-24T12:04:00Z" w16du:dateUtc="2025-05-24T16:04:00Z"/>
                <w:rFonts w:ascii="Roboto" w:hAnsi="Roboto" w:cs="Segoe UI"/>
                <w:color w:val="333333"/>
                <w:sz w:val="22"/>
                <w:szCs w:val="22"/>
              </w:rPr>
            </w:pPr>
            <w:del w:id="293" w:author="Ho, Carolyn Y.,MD" w:date="2025-05-24T12:00:00Z" w16du:dateUtc="2025-05-24T16:00:00Z">
              <w:r w:rsidDel="008D5633">
                <w:rPr>
                  <w:rFonts w:ascii="Roboto" w:hAnsi="Roboto" w:cs="Segoe UI"/>
                  <w:color w:val="333333"/>
                  <w:sz w:val="22"/>
                  <w:szCs w:val="22"/>
                </w:rPr>
                <w:delText>0.29</w:delText>
              </w:r>
            </w:del>
          </w:p>
        </w:tc>
      </w:tr>
      <w:tr w:rsidR="005923A2" w:rsidRPr="005923A2" w14:paraId="2D7B369D"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294"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95" w:author="Ho, Carolyn Y.,MD" w:date="2025-05-24T12:38:00Z" w16du:dateUtc="2025-05-24T16:38:00Z">
              <w:tcPr>
                <w:tcW w:w="33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73B637A2" w:rsidR="008D5633" w:rsidRPr="008D5633" w:rsidRDefault="008D5633" w:rsidP="008D5633">
            <w:pPr>
              <w:spacing w:line="360" w:lineRule="auto"/>
              <w:ind w:left="150" w:right="150"/>
              <w:rPr>
                <w:rFonts w:ascii="Roboto" w:hAnsi="Roboto" w:cs="Segoe UI"/>
                <w:b/>
                <w:bCs/>
                <w:i/>
                <w:iCs/>
                <w:color w:val="333333"/>
                <w:sz w:val="22"/>
                <w:szCs w:val="22"/>
                <w:rPrChange w:id="296" w:author="Ho, Carolyn Y.,MD" w:date="2025-05-24T12:02:00Z" w16du:dateUtc="2025-05-24T16:02:00Z">
                  <w:rPr>
                    <w:rFonts w:ascii="Roboto" w:hAnsi="Roboto" w:cs="Segoe UI"/>
                    <w:color w:val="333333"/>
                    <w:sz w:val="22"/>
                    <w:szCs w:val="22"/>
                  </w:rPr>
                </w:rPrChange>
              </w:rPr>
            </w:pPr>
            <w:r w:rsidRPr="008D5633">
              <w:rPr>
                <w:rFonts w:ascii="Roboto" w:hAnsi="Roboto" w:cs="Segoe UI"/>
                <w:b/>
                <w:bCs/>
                <w:i/>
                <w:iCs/>
                <w:color w:val="333333"/>
                <w:sz w:val="22"/>
                <w:szCs w:val="22"/>
                <w:rPrChange w:id="297" w:author="Ho, Carolyn Y.,MD" w:date="2025-05-24T12:02:00Z" w16du:dateUtc="2025-05-24T16:02:00Z">
                  <w:rPr>
                    <w:rFonts w:ascii="Roboto" w:hAnsi="Roboto" w:cs="Segoe UI"/>
                    <w:color w:val="333333"/>
                    <w:sz w:val="22"/>
                    <w:szCs w:val="22"/>
                  </w:rPr>
                </w:rPrChange>
              </w:rPr>
              <w:t>Non-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98" w:author="Ho, Carolyn Y.,MD" w:date="2025-05-24T12:38:00Z" w16du:dateUtc="2025-05-24T16:38:00Z">
              <w:tcPr>
                <w:tcW w:w="2555"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67037062" w:rsidR="008D5633" w:rsidRPr="008D5633" w:rsidRDefault="008D5633">
            <w:pPr>
              <w:spacing w:line="360" w:lineRule="auto"/>
              <w:ind w:left="150" w:right="150"/>
              <w:jc w:val="center"/>
              <w:rPr>
                <w:rFonts w:ascii="Roboto" w:hAnsi="Roboto" w:cs="Segoe UI"/>
                <w:b/>
                <w:bCs/>
                <w:i/>
                <w:iCs/>
                <w:color w:val="333333"/>
                <w:sz w:val="22"/>
                <w:szCs w:val="22"/>
                <w:rPrChange w:id="299" w:author="Ho, Carolyn Y.,MD" w:date="2025-05-24T12:02:00Z" w16du:dateUtc="2025-05-24T16:02:00Z">
                  <w:rPr>
                    <w:rFonts w:ascii="Roboto" w:hAnsi="Roboto" w:cs="Segoe UI"/>
                    <w:color w:val="333333"/>
                    <w:sz w:val="22"/>
                    <w:szCs w:val="22"/>
                  </w:rPr>
                </w:rPrChange>
              </w:rPr>
              <w:pPrChange w:id="300" w:author="Ho, Carolyn Y.,MD" w:date="2025-05-24T12:02:00Z" w16du:dateUtc="2025-05-24T16:02:00Z">
                <w:pPr>
                  <w:spacing w:line="360" w:lineRule="auto"/>
                  <w:ind w:left="150" w:right="150"/>
                </w:pPr>
              </w:pPrChange>
            </w:pPr>
            <w:ins w:id="301" w:author="Ho, Carolyn Y.,MD" w:date="2025-05-24T12:02:00Z" w16du:dateUtc="2025-05-24T16:02:00Z">
              <w:r w:rsidRPr="008D5633">
                <w:rPr>
                  <w:rFonts w:ascii="Roboto" w:hAnsi="Roboto" w:cs="Segoe UI"/>
                  <w:b/>
                  <w:bCs/>
                  <w:i/>
                  <w:iCs/>
                  <w:color w:val="333333"/>
                  <w:sz w:val="22"/>
                  <w:szCs w:val="22"/>
                  <w:rPrChange w:id="302" w:author="Ho, Carolyn Y.,MD" w:date="2025-05-24T12:02:00Z" w16du:dateUtc="2025-05-24T16:02:00Z">
                    <w:rPr>
                      <w:rFonts w:ascii="Roboto" w:hAnsi="Roboto" w:cs="Segoe UI"/>
                      <w:color w:val="333333"/>
                      <w:sz w:val="22"/>
                      <w:szCs w:val="22"/>
                    </w:rPr>
                  </w:rPrChange>
                </w:rPr>
                <w:t>132 (4</w:t>
              </w:r>
            </w:ins>
            <w:ins w:id="303" w:author="Ho, Carolyn Y.,MD" w:date="2025-05-24T12:27:00Z" w16du:dateUtc="2025-05-24T16:27:00Z">
              <w:r w:rsidR="002F186E">
                <w:rPr>
                  <w:rFonts w:ascii="Roboto" w:hAnsi="Roboto" w:cs="Segoe UI"/>
                  <w:b/>
                  <w:bCs/>
                  <w:i/>
                  <w:iCs/>
                  <w:color w:val="333333"/>
                  <w:sz w:val="22"/>
                  <w:szCs w:val="22"/>
                </w:rPr>
                <w:t>1</w:t>
              </w:r>
            </w:ins>
            <w:ins w:id="304" w:author="Ho, Carolyn Y.,MD" w:date="2025-05-24T12:02:00Z" w16du:dateUtc="2025-05-24T16:02:00Z">
              <w:r w:rsidRPr="008D5633">
                <w:rPr>
                  <w:rFonts w:ascii="Roboto" w:hAnsi="Roboto" w:cs="Segoe UI"/>
                  <w:b/>
                  <w:bCs/>
                  <w:i/>
                  <w:iCs/>
                  <w:color w:val="333333"/>
                  <w:sz w:val="22"/>
                  <w:szCs w:val="22"/>
                  <w:rPrChange w:id="305" w:author="Ho, Carolyn Y.,MD" w:date="2025-05-24T12:02:00Z" w16du:dateUtc="2025-05-24T16:02:00Z">
                    <w:rPr>
                      <w:rFonts w:ascii="Roboto" w:hAnsi="Roboto" w:cs="Segoe UI"/>
                      <w:color w:val="333333"/>
                      <w:sz w:val="22"/>
                      <w:szCs w:val="22"/>
                    </w:rPr>
                  </w:rPrChange>
                </w:rPr>
                <w:t>%</w:t>
              </w:r>
            </w:ins>
            <w:ins w:id="306" w:author="Ho, Carolyn Y.,MD" w:date="2025-05-24T12:27:00Z" w16du:dateUtc="2025-05-24T16:27:00Z">
              <w:r w:rsidR="002F186E">
                <w:rPr>
                  <w:rFonts w:ascii="Roboto" w:hAnsi="Roboto" w:cs="Segoe UI"/>
                  <w:b/>
                  <w:bCs/>
                  <w:i/>
                  <w:iCs/>
                  <w:color w:val="333333"/>
                  <w:sz w:val="22"/>
                  <w:szCs w:val="22"/>
                </w:rPr>
                <w:t xml:space="preserve"> of deaths</w:t>
              </w:r>
            </w:ins>
            <w:ins w:id="307" w:author="Ho, Carolyn Y.,MD" w:date="2025-05-24T12:02:00Z" w16du:dateUtc="2025-05-24T16:02:00Z">
              <w:r w:rsidRPr="008D5633">
                <w:rPr>
                  <w:rFonts w:ascii="Roboto" w:hAnsi="Roboto" w:cs="Segoe UI"/>
                  <w:b/>
                  <w:bCs/>
                  <w:i/>
                  <w:iCs/>
                  <w:color w:val="333333"/>
                  <w:sz w:val="22"/>
                  <w:szCs w:val="22"/>
                  <w:rPrChange w:id="308" w:author="Ho, Carolyn Y.,MD" w:date="2025-05-24T12:02:00Z" w16du:dateUtc="2025-05-24T16:02:00Z">
                    <w:rPr>
                      <w:rFonts w:ascii="Roboto" w:hAnsi="Roboto" w:cs="Segoe UI"/>
                      <w:color w:val="333333"/>
                      <w:sz w:val="22"/>
                      <w:szCs w:val="22"/>
                    </w:rPr>
                  </w:rPrChange>
                </w:rPr>
                <w:t>)</w:t>
              </w:r>
            </w:ins>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09" w:author="Ho, Carolyn Y.,MD" w:date="2025-05-24T12:38:00Z" w16du:dateUtc="2025-05-24T16:38:00Z">
              <w:tcPr>
                <w:tcW w:w="2557"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2CAC3C66" w:rsidR="008D5633" w:rsidRPr="008D5633" w:rsidRDefault="008D5633" w:rsidP="008D5633">
            <w:pPr>
              <w:spacing w:line="360" w:lineRule="auto"/>
              <w:ind w:left="150" w:right="150"/>
              <w:jc w:val="center"/>
              <w:rPr>
                <w:rFonts w:ascii="Roboto" w:hAnsi="Roboto"/>
                <w:b/>
                <w:bCs/>
                <w:i/>
                <w:iCs/>
                <w:sz w:val="22"/>
                <w:szCs w:val="22"/>
                <w:rPrChange w:id="310" w:author="Ho, Carolyn Y.,MD" w:date="2025-05-24T12:02:00Z" w16du:dateUtc="2025-05-24T16:02:00Z">
                  <w:rPr>
                    <w:rFonts w:ascii="Roboto" w:hAnsi="Roboto"/>
                    <w:sz w:val="22"/>
                    <w:szCs w:val="22"/>
                  </w:rPr>
                </w:rPrChange>
              </w:rPr>
            </w:pPr>
            <w:ins w:id="311" w:author="Ho, Carolyn Y.,MD" w:date="2025-05-24T12:02:00Z" w16du:dateUtc="2025-05-24T16:02:00Z">
              <w:r w:rsidRPr="008D5633">
                <w:rPr>
                  <w:rFonts w:ascii="Roboto" w:hAnsi="Roboto"/>
                  <w:b/>
                  <w:bCs/>
                  <w:i/>
                  <w:iCs/>
                  <w:sz w:val="22"/>
                  <w:szCs w:val="22"/>
                  <w:rPrChange w:id="312" w:author="Ho, Carolyn Y.,MD" w:date="2025-05-24T12:02:00Z" w16du:dateUtc="2025-05-24T16:02:00Z">
                    <w:rPr>
                      <w:rFonts w:ascii="Roboto" w:hAnsi="Roboto"/>
                      <w:sz w:val="22"/>
                      <w:szCs w:val="22"/>
                    </w:rPr>
                  </w:rPrChange>
                </w:rPr>
                <w:t>200 (</w:t>
              </w:r>
            </w:ins>
            <w:ins w:id="313" w:author="Ho, Carolyn Y.,MD" w:date="2025-05-24T12:27:00Z" w16du:dateUtc="2025-05-24T16:27:00Z">
              <w:r w:rsidR="002F186E">
                <w:rPr>
                  <w:rFonts w:ascii="Roboto" w:hAnsi="Roboto"/>
                  <w:b/>
                  <w:bCs/>
                  <w:i/>
                  <w:iCs/>
                  <w:sz w:val="22"/>
                  <w:szCs w:val="22"/>
                </w:rPr>
                <w:t>70% of deaths</w:t>
              </w:r>
            </w:ins>
            <w:ins w:id="314" w:author="Ho, Carolyn Y.,MD" w:date="2025-05-24T12:28:00Z" w16du:dateUtc="2025-05-24T16:28:00Z">
              <w:r w:rsidR="002F186E">
                <w:rPr>
                  <w:rFonts w:ascii="Roboto" w:hAnsi="Roboto"/>
                  <w:b/>
                  <w:bCs/>
                  <w:i/>
                  <w:iCs/>
                  <w:sz w:val="22"/>
                  <w:szCs w:val="22"/>
                </w:rPr>
                <w:t>)</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5"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8D5633" w:rsidRPr="008D5633" w:rsidRDefault="008D5633" w:rsidP="008D5633">
            <w:pPr>
              <w:spacing w:line="360" w:lineRule="auto"/>
              <w:ind w:left="150" w:right="150"/>
              <w:jc w:val="center"/>
              <w:rPr>
                <w:rFonts w:ascii="Roboto" w:hAnsi="Roboto" w:cs="Segoe UI"/>
                <w:b/>
                <w:bCs/>
                <w:i/>
                <w:iCs/>
                <w:color w:val="333333"/>
                <w:sz w:val="22"/>
                <w:szCs w:val="22"/>
                <w:rPrChange w:id="316" w:author="Ho, Carolyn Y.,MD" w:date="2025-05-24T12:02:00Z" w16du:dateUtc="2025-05-24T16:02:00Z">
                  <w:rPr>
                    <w:rFonts w:ascii="Roboto" w:hAnsi="Roboto" w:cs="Segoe UI"/>
                    <w:color w:val="333333"/>
                    <w:sz w:val="22"/>
                    <w:szCs w:val="22"/>
                  </w:rPr>
                </w:rPrChange>
              </w:rPr>
            </w:pPr>
            <w:r w:rsidRPr="008D5633">
              <w:rPr>
                <w:rFonts w:ascii="Roboto" w:hAnsi="Roboto" w:cs="Segoe UI"/>
                <w:b/>
                <w:bCs/>
                <w:i/>
                <w:iCs/>
                <w:color w:val="333333"/>
                <w:sz w:val="22"/>
                <w:szCs w:val="22"/>
                <w:rPrChange w:id="317" w:author="Ho, Carolyn Y.,MD" w:date="2025-05-24T12:02:00Z" w16du:dateUtc="2025-05-24T16:02:00Z">
                  <w:rPr>
                    <w:rFonts w:ascii="Roboto" w:hAnsi="Roboto" w:cs="Segoe UI"/>
                    <w:color w:val="333333"/>
                    <w:sz w:val="22"/>
                    <w:szCs w:val="22"/>
                  </w:rPr>
                </w:rPrChange>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7260FD3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ins w:id="318" w:author="Ho, Carolyn Y.,MD" w:date="2025-05-24T12:28:00Z" w16du:dateUtc="2025-05-24T16:28:00Z">
              <w:r w:rsidR="002F186E">
                <w:rPr>
                  <w:rFonts w:ascii="Roboto" w:hAnsi="Roboto" w:cs="Segoe UI"/>
                  <w:color w:val="333333"/>
                  <w:sz w:val="22"/>
                  <w:szCs w:val="22"/>
                </w:rPr>
                <w:t>6</w:t>
              </w:r>
            </w:ins>
            <w:del w:id="319" w:author="Ho, Carolyn Y.,MD" w:date="2025-05-24T12:28:00Z" w16du:dateUtc="2025-05-24T16:28:00Z">
              <w:r w:rsidRPr="00CC3CDB" w:rsidDel="002F186E">
                <w:rPr>
                  <w:rFonts w:ascii="Roboto" w:hAnsi="Roboto" w:cs="Segoe UI"/>
                  <w:color w:val="333333"/>
                  <w:sz w:val="22"/>
                  <w:szCs w:val="22"/>
                </w:rPr>
                <w:delText>2.5</w:delText>
              </w:r>
            </w:del>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4FEE121"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ins w:id="320" w:author="Ho, Carolyn Y.,MD" w:date="2025-05-24T12:28:00Z" w16du:dateUtc="2025-05-24T16:28:00Z">
              <w:r w:rsidR="002F186E">
                <w:rPr>
                  <w:rFonts w:ascii="Roboto" w:hAnsi="Roboto" w:cs="Segoe UI"/>
                  <w:color w:val="333333"/>
                  <w:sz w:val="22"/>
                  <w:szCs w:val="22"/>
                </w:rPr>
                <w:t>8</w:t>
              </w:r>
            </w:ins>
            <w:del w:id="321" w:author="Ho, Carolyn Y.,MD" w:date="2025-05-24T12:28:00Z" w16du:dateUtc="2025-05-24T16:28:00Z">
              <w:r w:rsidRPr="00CC3CDB" w:rsidDel="002F186E">
                <w:rPr>
                  <w:rFonts w:ascii="Roboto" w:hAnsi="Roboto" w:cs="Segoe UI"/>
                  <w:color w:val="333333"/>
                  <w:sz w:val="22"/>
                  <w:szCs w:val="22"/>
                </w:rPr>
                <w:delText>5.3</w:delText>
              </w:r>
            </w:del>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439A3EA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ins w:id="322" w:author="Ho, Carolyn Y.,MD" w:date="2025-05-24T12:28:00Z" w16du:dateUtc="2025-05-24T16:28:00Z">
              <w:r w:rsidR="002F186E">
                <w:rPr>
                  <w:rFonts w:ascii="Roboto" w:hAnsi="Roboto" w:cs="Segoe UI"/>
                  <w:color w:val="333333"/>
                  <w:sz w:val="22"/>
                  <w:szCs w:val="22"/>
                </w:rPr>
                <w:t>94</w:t>
              </w:r>
            </w:ins>
            <w:del w:id="323" w:author="Ho, Carolyn Y.,MD" w:date="2025-05-24T12:28:00Z" w16du:dateUtc="2025-05-24T16:28:00Z">
              <w:r w:rsidRPr="00337E0B" w:rsidDel="002F186E">
                <w:rPr>
                  <w:rFonts w:ascii="Roboto" w:hAnsi="Roboto" w:cs="Segoe UI"/>
                  <w:color w:val="333333"/>
                  <w:sz w:val="22"/>
                  <w:szCs w:val="22"/>
                </w:rPr>
                <w:delText>39</w:delText>
              </w:r>
            </w:del>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1091B9C3"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ins w:id="324" w:author="Ho, Carolyn Y.,MD" w:date="2025-05-24T12:28:00Z" w16du:dateUtc="2025-05-24T16:28:00Z">
              <w:r w:rsidR="002F186E">
                <w:rPr>
                  <w:rFonts w:ascii="Roboto" w:hAnsi="Roboto" w:cs="Segoe UI"/>
                  <w:color w:val="333333"/>
                  <w:sz w:val="22"/>
                  <w:szCs w:val="22"/>
                </w:rPr>
                <w:t>92</w:t>
              </w:r>
            </w:ins>
            <w:del w:id="325" w:author="Ho, Carolyn Y.,MD" w:date="2025-05-24T12:28:00Z" w16du:dateUtc="2025-05-24T16:28:00Z">
              <w:r w:rsidRPr="00337E0B" w:rsidDel="002F186E">
                <w:rPr>
                  <w:rFonts w:ascii="Roboto" w:hAnsi="Roboto" w:cs="Segoe UI"/>
                  <w:color w:val="333333"/>
                  <w:sz w:val="22"/>
                  <w:szCs w:val="22"/>
                </w:rPr>
                <w:delText>65</w:delText>
              </w:r>
            </w:del>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rsidDel="005923A2" w14:paraId="52EF9141" w14:textId="4ECB4F02"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326"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27" w:author="Ho, Carolyn Y.,MD" w:date="2025-05-24T12:04:00Z"/>
        </w:trPr>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28" w:author="Ho, Carolyn Y.,MD" w:date="2025-05-24T12:38:00Z" w16du:dateUtc="2025-05-24T16:38:00Z">
              <w:tcPr>
                <w:tcW w:w="331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0A46CB" w14:textId="23A1A31B" w:rsidR="008D5633" w:rsidRPr="007C4859" w:rsidDel="005923A2" w:rsidRDefault="008D5633" w:rsidP="008D5633">
            <w:pPr>
              <w:spacing w:line="360" w:lineRule="auto"/>
              <w:ind w:right="150"/>
              <w:rPr>
                <w:del w:id="329" w:author="Ho, Carolyn Y.,MD" w:date="2025-05-24T12:04:00Z" w16du:dateUtc="2025-05-24T16:04:00Z"/>
                <w:rFonts w:ascii="Roboto" w:hAnsi="Roboto" w:cs="Segoe UI"/>
                <w:i/>
                <w:iCs/>
                <w:color w:val="333333"/>
                <w:sz w:val="22"/>
                <w:szCs w:val="22"/>
              </w:rPr>
            </w:pP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0" w:author="Ho, Carolyn Y.,MD" w:date="2025-05-24T12:38:00Z" w16du:dateUtc="2025-05-24T16:38:00Z">
              <w:tcPr>
                <w:tcW w:w="2555"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B4AB4EF" w14:textId="0AFB00A1" w:rsidR="008D5633" w:rsidRPr="00CC3CDB" w:rsidDel="005923A2" w:rsidRDefault="008D5633" w:rsidP="008D5633">
            <w:pPr>
              <w:spacing w:line="360" w:lineRule="auto"/>
              <w:ind w:left="150" w:right="150"/>
              <w:jc w:val="center"/>
              <w:rPr>
                <w:del w:id="331" w:author="Ho, Carolyn Y.,MD" w:date="2025-05-24T12:04:00Z" w16du:dateUtc="2025-05-24T16:04:00Z"/>
                <w:rFonts w:ascii="Roboto" w:hAnsi="Roboto" w:cs="Segoe UI"/>
                <w:color w:val="333333"/>
                <w:sz w:val="22"/>
                <w:szCs w:val="22"/>
              </w:rPr>
            </w:pP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2" w:author="Ho, Carolyn Y.,MD" w:date="2025-05-24T12:38:00Z" w16du:dateUtc="2025-05-24T16:38:00Z">
              <w:tcPr>
                <w:tcW w:w="2557"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C0C10D5" w14:textId="5A53CE58" w:rsidR="008D5633" w:rsidRPr="00CC3CDB" w:rsidDel="005923A2" w:rsidRDefault="008D5633" w:rsidP="008D5633">
            <w:pPr>
              <w:spacing w:line="360" w:lineRule="auto"/>
              <w:ind w:left="150" w:right="150"/>
              <w:jc w:val="center"/>
              <w:rPr>
                <w:del w:id="333" w:author="Ho, Carolyn Y.,MD" w:date="2025-05-24T12:04:00Z" w16du:dateUtc="2025-05-24T16:04:00Z"/>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4"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5EEBDAE" w14:textId="5C1FE61A" w:rsidR="008D5633" w:rsidRPr="007C4859" w:rsidDel="005923A2" w:rsidRDefault="008D5633" w:rsidP="008D5633">
            <w:pPr>
              <w:spacing w:line="360" w:lineRule="auto"/>
              <w:ind w:left="150" w:right="150"/>
              <w:jc w:val="center"/>
              <w:rPr>
                <w:del w:id="335" w:author="Ho, Carolyn Y.,MD" w:date="2025-05-24T12:04:00Z" w16du:dateUtc="2025-05-24T16:04:00Z"/>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8D5633" w:rsidRDefault="008D5633" w:rsidP="008D5633">
            <w:pPr>
              <w:spacing w:line="360" w:lineRule="auto"/>
              <w:ind w:left="150" w:right="150"/>
              <w:rPr>
                <w:rFonts w:ascii="Roboto" w:hAnsi="Roboto" w:cs="Segoe UI"/>
                <w:b/>
                <w:bCs/>
                <w:i/>
                <w:iCs/>
                <w:color w:val="333333"/>
                <w:sz w:val="22"/>
                <w:szCs w:val="22"/>
                <w:rPrChange w:id="336" w:author="Ho, Carolyn Y.,MD" w:date="2025-05-24T12:03:00Z" w16du:dateUtc="2025-05-24T16:03:00Z">
                  <w:rPr>
                    <w:rFonts w:ascii="Roboto" w:hAnsi="Roboto" w:cs="Segoe UI"/>
                    <w:color w:val="333333"/>
                    <w:sz w:val="22"/>
                    <w:szCs w:val="22"/>
                  </w:rPr>
                </w:rPrChange>
              </w:rPr>
            </w:pPr>
            <w:r w:rsidRPr="008D5633">
              <w:rPr>
                <w:rFonts w:ascii="Roboto" w:hAnsi="Roboto" w:cs="Segoe UI"/>
                <w:b/>
                <w:bCs/>
                <w:i/>
                <w:iCs/>
                <w:color w:val="333333"/>
                <w:sz w:val="22"/>
                <w:szCs w:val="22"/>
                <w:rPrChange w:id="337" w:author="Ho, Carolyn Y.,MD" w:date="2025-05-24T12:03:00Z" w16du:dateUtc="2025-05-24T16:03:00Z">
                  <w:rPr>
                    <w:rFonts w:ascii="Roboto" w:hAnsi="Roboto" w:cs="Segoe UI"/>
                    <w:color w:val="333333"/>
                    <w:sz w:val="22"/>
                    <w:szCs w:val="22"/>
                  </w:rPr>
                </w:rPrChange>
              </w:rPr>
              <w:t>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8D5633" w:rsidRDefault="008D5633">
            <w:pPr>
              <w:spacing w:line="360" w:lineRule="auto"/>
              <w:ind w:left="150" w:right="150"/>
              <w:jc w:val="center"/>
              <w:rPr>
                <w:rFonts w:ascii="Roboto" w:hAnsi="Roboto" w:cs="Segoe UI"/>
                <w:b/>
                <w:bCs/>
                <w:i/>
                <w:iCs/>
                <w:color w:val="333333"/>
                <w:sz w:val="22"/>
                <w:szCs w:val="22"/>
                <w:rPrChange w:id="338" w:author="Ho, Carolyn Y.,MD" w:date="2025-05-24T12:03:00Z" w16du:dateUtc="2025-05-24T16:03:00Z">
                  <w:rPr>
                    <w:rFonts w:ascii="Roboto" w:hAnsi="Roboto" w:cs="Segoe UI"/>
                    <w:color w:val="333333"/>
                    <w:sz w:val="22"/>
                    <w:szCs w:val="22"/>
                  </w:rPr>
                </w:rPrChange>
              </w:rPr>
              <w:pPrChange w:id="339" w:author="Ho, Carolyn Y.,MD" w:date="2025-05-24T12:04:00Z" w16du:dateUtc="2025-05-24T16:04:00Z">
                <w:pPr>
                  <w:spacing w:line="360" w:lineRule="auto"/>
                  <w:ind w:left="150" w:right="150"/>
                </w:pPr>
              </w:pPrChange>
            </w:pPr>
            <w:ins w:id="340" w:author="Ho, Carolyn Y.,MD" w:date="2025-05-24T11:59:00Z" w16du:dateUtc="2025-05-24T15:59:00Z">
              <w:r w:rsidRPr="008D5633">
                <w:rPr>
                  <w:rFonts w:ascii="Roboto" w:hAnsi="Roboto" w:cs="Segoe UI"/>
                  <w:b/>
                  <w:bCs/>
                  <w:i/>
                  <w:iCs/>
                  <w:color w:val="333333"/>
                  <w:sz w:val="22"/>
                  <w:szCs w:val="22"/>
                  <w:rPrChange w:id="341" w:author="Ho, Carolyn Y.,MD" w:date="2025-05-24T12:03:00Z" w16du:dateUtc="2025-05-24T16:03:00Z">
                    <w:rPr>
                      <w:rFonts w:ascii="Roboto" w:hAnsi="Roboto" w:cs="Segoe UI"/>
                      <w:color w:val="333333"/>
                      <w:sz w:val="22"/>
                      <w:szCs w:val="22"/>
                    </w:rPr>
                  </w:rPrChange>
                </w:rPr>
                <w:t>162 (5</w:t>
              </w:r>
            </w:ins>
            <w:ins w:id="342" w:author="Ho, Carolyn Y.,MD" w:date="2025-05-24T12:34:00Z" w16du:dateUtc="2025-05-24T16:34:00Z">
              <w:r w:rsidR="00CC0733">
                <w:rPr>
                  <w:rFonts w:ascii="Roboto" w:hAnsi="Roboto" w:cs="Segoe UI"/>
                  <w:b/>
                  <w:bCs/>
                  <w:i/>
                  <w:iCs/>
                  <w:color w:val="333333"/>
                  <w:sz w:val="22"/>
                  <w:szCs w:val="22"/>
                </w:rPr>
                <w:t>1</w:t>
              </w:r>
            </w:ins>
            <w:ins w:id="343" w:author="Ho, Carolyn Y.,MD" w:date="2025-05-24T11:59:00Z" w16du:dateUtc="2025-05-24T15:59:00Z">
              <w:r w:rsidRPr="008D5633">
                <w:rPr>
                  <w:rFonts w:ascii="Roboto" w:hAnsi="Roboto" w:cs="Segoe UI"/>
                  <w:b/>
                  <w:bCs/>
                  <w:i/>
                  <w:iCs/>
                  <w:color w:val="333333"/>
                  <w:sz w:val="22"/>
                  <w:szCs w:val="22"/>
                  <w:rPrChange w:id="344" w:author="Ho, Carolyn Y.,MD" w:date="2025-05-24T12:03:00Z" w16du:dateUtc="2025-05-24T16:03:00Z">
                    <w:rPr>
                      <w:rFonts w:ascii="Roboto" w:hAnsi="Roboto" w:cs="Segoe UI"/>
                      <w:color w:val="333333"/>
                      <w:sz w:val="22"/>
                      <w:szCs w:val="22"/>
                    </w:rPr>
                  </w:rPrChange>
                </w:rPr>
                <w:t>%</w:t>
              </w:r>
            </w:ins>
            <w:ins w:id="345" w:author="Ho, Carolyn Y.,MD" w:date="2025-05-24T12:34:00Z" w16du:dateUtc="2025-05-24T16:34:00Z">
              <w:r w:rsidR="00CC0733">
                <w:rPr>
                  <w:rFonts w:ascii="Roboto" w:hAnsi="Roboto" w:cs="Segoe UI"/>
                  <w:b/>
                  <w:bCs/>
                  <w:i/>
                  <w:iCs/>
                  <w:color w:val="333333"/>
                  <w:sz w:val="22"/>
                  <w:szCs w:val="22"/>
                </w:rPr>
                <w:t xml:space="preserve"> of deaths</w:t>
              </w:r>
            </w:ins>
            <w:ins w:id="346" w:author="Ho, Carolyn Y.,MD" w:date="2025-05-24T11:59:00Z" w16du:dateUtc="2025-05-24T15:59:00Z">
              <w:r w:rsidRPr="008D5633">
                <w:rPr>
                  <w:rFonts w:ascii="Roboto" w:hAnsi="Roboto" w:cs="Segoe UI"/>
                  <w:b/>
                  <w:bCs/>
                  <w:i/>
                  <w:iCs/>
                  <w:color w:val="333333"/>
                  <w:sz w:val="22"/>
                  <w:szCs w:val="22"/>
                  <w:rPrChange w:id="347" w:author="Ho, Carolyn Y.,MD" w:date="2025-05-24T12:03:00Z" w16du:dateUtc="2025-05-24T16:03:00Z">
                    <w:rPr>
                      <w:rFonts w:ascii="Roboto" w:hAnsi="Roboto" w:cs="Segoe UI"/>
                      <w:color w:val="333333"/>
                      <w:sz w:val="22"/>
                      <w:szCs w:val="22"/>
                    </w:rPr>
                  </w:rPrChange>
                </w:rPr>
                <w:t>)</w:t>
              </w:r>
            </w:ins>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8D5633" w:rsidRDefault="008D5633" w:rsidP="008D5633">
            <w:pPr>
              <w:spacing w:line="360" w:lineRule="auto"/>
              <w:ind w:left="150" w:right="150"/>
              <w:jc w:val="center"/>
              <w:rPr>
                <w:rFonts w:ascii="Roboto" w:hAnsi="Roboto"/>
                <w:b/>
                <w:bCs/>
                <w:i/>
                <w:iCs/>
                <w:sz w:val="22"/>
                <w:szCs w:val="22"/>
                <w:rPrChange w:id="348" w:author="Ho, Carolyn Y.,MD" w:date="2025-05-24T12:03:00Z" w16du:dateUtc="2025-05-24T16:03:00Z">
                  <w:rPr>
                    <w:rFonts w:ascii="Roboto" w:hAnsi="Roboto"/>
                    <w:sz w:val="22"/>
                    <w:szCs w:val="22"/>
                  </w:rPr>
                </w:rPrChange>
              </w:rPr>
            </w:pPr>
            <w:ins w:id="349" w:author="Ho, Carolyn Y.,MD" w:date="2025-05-24T11:59:00Z" w16du:dateUtc="2025-05-24T15:59:00Z">
              <w:r w:rsidRPr="008D5633">
                <w:rPr>
                  <w:rFonts w:ascii="Roboto" w:hAnsi="Roboto"/>
                  <w:b/>
                  <w:bCs/>
                  <w:i/>
                  <w:iCs/>
                  <w:sz w:val="22"/>
                  <w:szCs w:val="22"/>
                  <w:rPrChange w:id="350" w:author="Ho, Carolyn Y.,MD" w:date="2025-05-24T12:03:00Z" w16du:dateUtc="2025-05-24T16:03:00Z">
                    <w:rPr>
                      <w:rFonts w:ascii="Roboto" w:hAnsi="Roboto"/>
                      <w:sz w:val="22"/>
                      <w:szCs w:val="22"/>
                    </w:rPr>
                  </w:rPrChange>
                </w:rPr>
                <w:t>67 (</w:t>
              </w:r>
            </w:ins>
            <w:ins w:id="351" w:author="Ho, Carolyn Y.,MD" w:date="2025-05-24T12:34:00Z" w16du:dateUtc="2025-05-24T16:34:00Z">
              <w:r w:rsidR="00CC0733">
                <w:rPr>
                  <w:rFonts w:ascii="Roboto" w:hAnsi="Roboto"/>
                  <w:b/>
                  <w:bCs/>
                  <w:i/>
                  <w:iCs/>
                  <w:sz w:val="22"/>
                  <w:szCs w:val="22"/>
                </w:rPr>
                <w:t>24</w:t>
              </w:r>
            </w:ins>
            <w:ins w:id="352" w:author="Ho, Carolyn Y.,MD" w:date="2025-05-24T11:59:00Z" w16du:dateUtc="2025-05-24T15:59:00Z">
              <w:r w:rsidRPr="008D5633">
                <w:rPr>
                  <w:rFonts w:ascii="Roboto" w:hAnsi="Roboto"/>
                  <w:b/>
                  <w:bCs/>
                  <w:i/>
                  <w:iCs/>
                  <w:sz w:val="22"/>
                  <w:szCs w:val="22"/>
                  <w:rPrChange w:id="353" w:author="Ho, Carolyn Y.,MD" w:date="2025-05-24T12:03:00Z" w16du:dateUtc="2025-05-24T16:03:00Z">
                    <w:rPr>
                      <w:rFonts w:ascii="Roboto" w:hAnsi="Roboto"/>
                      <w:sz w:val="22"/>
                      <w:szCs w:val="22"/>
                    </w:rPr>
                  </w:rPrChange>
                </w:rPr>
                <w:t>%</w:t>
              </w:r>
            </w:ins>
            <w:ins w:id="354" w:author="Ho, Carolyn Y.,MD" w:date="2025-05-24T12:35:00Z" w16du:dateUtc="2025-05-24T16:35:00Z">
              <w:r w:rsidR="00CC0733">
                <w:rPr>
                  <w:rFonts w:ascii="Roboto" w:hAnsi="Roboto"/>
                  <w:b/>
                  <w:bCs/>
                  <w:i/>
                  <w:iCs/>
                  <w:sz w:val="22"/>
                  <w:szCs w:val="22"/>
                </w:rPr>
                <w:t xml:space="preserve"> of deaths</w:t>
              </w:r>
            </w:ins>
            <w:ins w:id="355" w:author="Ho, Carolyn Y.,MD" w:date="2025-05-24T11:59:00Z" w16du:dateUtc="2025-05-24T15:59:00Z">
              <w:r w:rsidRPr="008D5633">
                <w:rPr>
                  <w:rFonts w:ascii="Roboto" w:hAnsi="Roboto"/>
                  <w:b/>
                  <w:bCs/>
                  <w:i/>
                  <w:iCs/>
                  <w:sz w:val="22"/>
                  <w:szCs w:val="22"/>
                  <w:rPrChange w:id="356" w:author="Ho, Carolyn Y.,MD" w:date="2025-05-24T12:03:00Z" w16du:dateUtc="2025-05-24T16:03:00Z">
                    <w:rPr>
                      <w:rFonts w:ascii="Roboto" w:hAnsi="Roboto"/>
                      <w:sz w:val="22"/>
                      <w:szCs w:val="22"/>
                    </w:rPr>
                  </w:rPrChange>
                </w:rPr>
                <w:t>)</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8D5633" w:rsidRDefault="008D5633" w:rsidP="008D5633">
            <w:pPr>
              <w:spacing w:line="360" w:lineRule="auto"/>
              <w:ind w:left="150" w:right="150"/>
              <w:jc w:val="center"/>
              <w:rPr>
                <w:rFonts w:ascii="Roboto" w:hAnsi="Roboto" w:cs="Segoe UI"/>
                <w:b/>
                <w:bCs/>
                <w:i/>
                <w:iCs/>
                <w:color w:val="333333"/>
                <w:sz w:val="22"/>
                <w:szCs w:val="22"/>
                <w:rPrChange w:id="357" w:author="Ho, Carolyn Y.,MD" w:date="2025-05-24T12:03:00Z" w16du:dateUtc="2025-05-24T16:03:00Z">
                  <w:rPr>
                    <w:rFonts w:ascii="Roboto" w:hAnsi="Roboto" w:cs="Segoe UI"/>
                    <w:color w:val="333333"/>
                    <w:sz w:val="22"/>
                    <w:szCs w:val="22"/>
                  </w:rPr>
                </w:rPrChange>
              </w:rPr>
            </w:pPr>
            <w:r w:rsidRPr="008D5633">
              <w:rPr>
                <w:rFonts w:ascii="Roboto" w:hAnsi="Roboto" w:cs="Segoe UI"/>
                <w:b/>
                <w:bCs/>
                <w:i/>
                <w:iCs/>
                <w:color w:val="333333"/>
                <w:sz w:val="22"/>
                <w:szCs w:val="22"/>
                <w:rPrChange w:id="358" w:author="Ho, Carolyn Y.,MD" w:date="2025-05-24T12:03:00Z" w16du:dateUtc="2025-05-24T16:03:00Z">
                  <w:rPr>
                    <w:rFonts w:ascii="Roboto" w:hAnsi="Roboto" w:cs="Segoe UI"/>
                    <w:color w:val="333333"/>
                    <w:sz w:val="22"/>
                    <w:szCs w:val="22"/>
                  </w:rPr>
                </w:rPrChange>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31311D8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ins w:id="359" w:author="Ho, Carolyn Y.,MD" w:date="2025-05-24T12:29:00Z" w16du:dateUtc="2025-05-24T16:29:00Z">
              <w:r w:rsidR="002F186E">
                <w:rPr>
                  <w:rFonts w:ascii="Roboto" w:hAnsi="Roboto" w:cs="Segoe UI"/>
                  <w:color w:val="333333"/>
                  <w:sz w:val="22"/>
                  <w:szCs w:val="22"/>
                </w:rPr>
                <w:t>49</w:t>
              </w:r>
            </w:ins>
            <w:del w:id="360" w:author="Ho, Carolyn Y.,MD" w:date="2025-05-24T12:29:00Z" w16du:dateUtc="2025-05-24T16:29:00Z">
              <w:r w:rsidRPr="00CC3CDB" w:rsidDel="002F186E">
                <w:rPr>
                  <w:rFonts w:ascii="Roboto" w:hAnsi="Roboto" w:cs="Segoe UI"/>
                  <w:color w:val="333333"/>
                  <w:sz w:val="22"/>
                  <w:szCs w:val="22"/>
                </w:rPr>
                <w:delText>25</w:delText>
              </w:r>
            </w:del>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1905FA8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del w:id="361" w:author="Ho, Carolyn Y.,MD" w:date="2025-05-24T12:35:00Z" w16du:dateUtc="2025-05-24T16:35:00Z">
              <w:r w:rsidRPr="00CC3CDB" w:rsidDel="00CC0733">
                <w:rPr>
                  <w:rFonts w:ascii="Roboto" w:hAnsi="Roboto" w:cs="Segoe UI"/>
                  <w:color w:val="333333"/>
                  <w:sz w:val="22"/>
                  <w:szCs w:val="22"/>
                </w:rPr>
                <w:delText>8.4</w:delText>
              </w:r>
            </w:del>
            <w:ins w:id="362" w:author="Ho, Carolyn Y.,MD" w:date="2025-05-24T12:35:00Z" w16du:dateUtc="2025-05-24T16:35:00Z">
              <w:r w:rsidR="00CC0733">
                <w:rPr>
                  <w:rFonts w:ascii="Roboto" w:hAnsi="Roboto" w:cs="Segoe UI"/>
                  <w:color w:val="333333"/>
                  <w:sz w:val="22"/>
                  <w:szCs w:val="22"/>
                </w:rPr>
                <w:t>36</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047B7B96"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del w:id="363" w:author="Ho, Carolyn Y.,MD" w:date="2025-05-24T12:29:00Z" w16du:dateUtc="2025-05-24T16:29:00Z">
              <w:r w:rsidRPr="00337E0B" w:rsidDel="002F186E">
                <w:rPr>
                  <w:rFonts w:ascii="Roboto" w:hAnsi="Roboto" w:cs="Segoe UI"/>
                  <w:color w:val="333333"/>
                  <w:sz w:val="22"/>
                  <w:szCs w:val="22"/>
                </w:rPr>
                <w:delText>20%</w:delText>
              </w:r>
            </w:del>
            <w:ins w:id="364" w:author="Ho, Carolyn Y.,MD" w:date="2025-05-24T12:30:00Z" w16du:dateUtc="2025-05-24T16:30:00Z">
              <w:r w:rsidR="002F186E">
                <w:rPr>
                  <w:rFonts w:ascii="Roboto" w:hAnsi="Roboto" w:cs="Segoe UI"/>
                  <w:color w:val="333333"/>
                  <w:sz w:val="22"/>
                  <w:szCs w:val="22"/>
                </w:rPr>
                <w:t>39%)</w:t>
              </w:r>
            </w:ins>
            <w:del w:id="365" w:author="Ho, Carolyn Y.,MD" w:date="2025-05-24T12:29:00Z" w16du:dateUtc="2025-05-24T16:29:00Z">
              <w:r w:rsidRPr="00337E0B" w:rsidDel="002F186E">
                <w:rPr>
                  <w:rFonts w:ascii="Roboto" w:hAnsi="Roboto" w:cs="Segoe UI"/>
                  <w:color w:val="333333"/>
                  <w:sz w:val="22"/>
                  <w:szCs w:val="22"/>
                </w:rPr>
                <w:delText>)</w:delText>
              </w:r>
            </w:del>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1DE00242"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del w:id="366" w:author="Ho, Carolyn Y.,MD" w:date="2025-05-24T12:36:00Z" w16du:dateUtc="2025-05-24T16:36:00Z">
              <w:r w:rsidRPr="00337E0B" w:rsidDel="00CC0733">
                <w:rPr>
                  <w:rFonts w:ascii="Roboto" w:hAnsi="Roboto" w:cs="Segoe UI"/>
                  <w:color w:val="333333"/>
                  <w:sz w:val="22"/>
                  <w:szCs w:val="22"/>
                </w:rPr>
                <w:delText>9.1</w:delText>
              </w:r>
            </w:del>
            <w:ins w:id="367" w:author="Ho, Carolyn Y.,MD" w:date="2025-05-24T12:36:00Z" w16du:dateUtc="2025-05-24T16:36:00Z">
              <w:r w:rsidR="00CC0733">
                <w:rPr>
                  <w:rFonts w:ascii="Roboto" w:hAnsi="Roboto" w:cs="Segoe UI"/>
                  <w:color w:val="333333"/>
                  <w:sz w:val="22"/>
                  <w:szCs w:val="22"/>
                </w:rPr>
                <w:t>39</w:t>
              </w:r>
            </w:ins>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5818D26B"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ins w:id="368" w:author="Ho, Carolyn Y.,MD" w:date="2025-05-24T12:29:00Z" w16du:dateUtc="2025-05-24T16:29:00Z">
              <w:r w:rsidR="002F186E">
                <w:rPr>
                  <w:rFonts w:ascii="Roboto" w:hAnsi="Roboto" w:cs="Segoe UI"/>
                  <w:color w:val="333333"/>
                  <w:sz w:val="22"/>
                  <w:szCs w:val="22"/>
                </w:rPr>
                <w:t>3</w:t>
              </w:r>
            </w:ins>
            <w:del w:id="369" w:author="Ho, Carolyn Y.,MD" w:date="2025-05-24T12:29:00Z" w16du:dateUtc="2025-05-24T16:29:00Z">
              <w:r w:rsidRPr="00CC3CDB" w:rsidDel="002F186E">
                <w:rPr>
                  <w:rFonts w:ascii="Roboto" w:hAnsi="Roboto" w:cs="Segoe UI"/>
                  <w:color w:val="333333"/>
                  <w:sz w:val="22"/>
                  <w:szCs w:val="22"/>
                </w:rPr>
                <w:delText>1.6</w:delText>
              </w:r>
            </w:del>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1D200733"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del w:id="370" w:author="Ho, Carolyn Y.,MD" w:date="2025-05-24T12:36:00Z" w16du:dateUtc="2025-05-24T16:36:00Z">
              <w:r w:rsidRPr="00CC3CDB" w:rsidDel="00CC0733">
                <w:rPr>
                  <w:rFonts w:ascii="Roboto" w:hAnsi="Roboto" w:cs="Segoe UI"/>
                  <w:color w:val="333333"/>
                  <w:sz w:val="22"/>
                  <w:szCs w:val="22"/>
                </w:rPr>
                <w:delText>3.2</w:delText>
              </w:r>
            </w:del>
            <w:ins w:id="371" w:author="Ho, Carolyn Y.,MD" w:date="2025-05-24T12:36:00Z" w16du:dateUtc="2025-05-24T16:36:00Z">
              <w:r w:rsidR="00CC0733">
                <w:rPr>
                  <w:rFonts w:ascii="Roboto" w:hAnsi="Roboto" w:cs="Segoe UI"/>
                  <w:color w:val="333333"/>
                  <w:sz w:val="22"/>
                  <w:szCs w:val="22"/>
                </w:rPr>
                <w:t>13</w:t>
              </w:r>
            </w:ins>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233979F"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ins w:id="372" w:author="Ho, Carolyn Y.,MD" w:date="2025-05-24T12:29:00Z" w16du:dateUtc="2025-05-24T16:29:00Z">
              <w:r w:rsidR="002F186E">
                <w:rPr>
                  <w:rFonts w:ascii="Roboto" w:hAnsi="Roboto" w:cs="Segoe UI"/>
                  <w:color w:val="333333"/>
                  <w:sz w:val="22"/>
                  <w:szCs w:val="22"/>
                </w:rPr>
                <w:t>9</w:t>
              </w:r>
            </w:ins>
            <w:del w:id="373" w:author="Ho, Carolyn Y.,MD" w:date="2025-05-24T12:29:00Z" w16du:dateUtc="2025-05-24T16:29:00Z">
              <w:r w:rsidRPr="00337E0B" w:rsidDel="002F186E">
                <w:rPr>
                  <w:rFonts w:ascii="Roboto" w:hAnsi="Roboto" w:cs="Segoe UI"/>
                  <w:color w:val="333333"/>
                  <w:sz w:val="22"/>
                  <w:szCs w:val="22"/>
                </w:rPr>
                <w:delText>4.7</w:delText>
              </w:r>
            </w:del>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5810B0CE"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del w:id="374" w:author="Ho, Carolyn Y.,MD" w:date="2025-05-24T12:36:00Z" w16du:dateUtc="2025-05-24T16:36:00Z">
              <w:r w:rsidRPr="00337E0B" w:rsidDel="00CC0733">
                <w:rPr>
                  <w:rFonts w:ascii="Roboto" w:hAnsi="Roboto" w:cs="Segoe UI"/>
                  <w:color w:val="333333"/>
                  <w:sz w:val="22"/>
                  <w:szCs w:val="22"/>
                </w:rPr>
                <w:delText>2.8</w:delText>
              </w:r>
            </w:del>
            <w:ins w:id="375" w:author="Ho, Carolyn Y.,MD" w:date="2025-05-24T12:36:00Z" w16du:dateUtc="2025-05-24T16:36:00Z">
              <w:r w:rsidR="00CC0733">
                <w:rPr>
                  <w:rFonts w:ascii="Roboto" w:hAnsi="Roboto" w:cs="Segoe UI"/>
                  <w:color w:val="333333"/>
                  <w:sz w:val="22"/>
                  <w:szCs w:val="22"/>
                </w:rPr>
                <w:t>12</w:t>
              </w:r>
            </w:ins>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CC0733">
        <w:tblPrEx>
          <w:tblW w:w="9541" w:type="dxa"/>
          <w:tblBorders>
            <w:bottom w:val="single" w:sz="12" w:space="0" w:color="A8A8A8"/>
          </w:tblBorders>
          <w:shd w:val="clear" w:color="auto" w:fill="FFFFFF"/>
          <w:tblCellMar>
            <w:top w:w="15" w:type="dxa"/>
            <w:left w:w="15" w:type="dxa"/>
            <w:bottom w:w="15" w:type="dxa"/>
            <w:right w:w="15" w:type="dxa"/>
          </w:tblCellMar>
          <w:tblPrExChange w:id="376" w:author="Ho, Carolyn Y.,MD" w:date="2025-05-24T12:38:00Z" w16du:dateUtc="2025-05-24T16:38: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77" w:author="Ho, Carolyn Y.,MD" w:date="2025-05-24T12:38:00Z" w16du:dateUtc="2025-05-24T16:38:00Z">
              <w:tcPr>
                <w:tcW w:w="322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6EA8499B" w:rsidR="008D5633" w:rsidRPr="00CC0733" w:rsidRDefault="008D5633" w:rsidP="008D5633">
            <w:pPr>
              <w:spacing w:line="360" w:lineRule="auto"/>
              <w:ind w:left="150" w:right="150"/>
              <w:rPr>
                <w:rFonts w:ascii="Roboto" w:hAnsi="Roboto" w:cs="Segoe UI"/>
                <w:b/>
                <w:bCs/>
                <w:i/>
                <w:iCs/>
                <w:color w:val="333333"/>
                <w:sz w:val="22"/>
                <w:szCs w:val="22"/>
                <w:rPrChange w:id="378" w:author="Ho, Carolyn Y.,MD" w:date="2025-05-24T12:38:00Z" w16du:dateUtc="2025-05-24T16:38:00Z">
                  <w:rPr>
                    <w:rFonts w:ascii="Roboto" w:hAnsi="Roboto" w:cs="Segoe UI"/>
                    <w:color w:val="333333"/>
                    <w:sz w:val="22"/>
                    <w:szCs w:val="22"/>
                  </w:rPr>
                </w:rPrChange>
              </w:rPr>
            </w:pPr>
            <w:commentRangeStart w:id="379"/>
            <w:commentRangeStart w:id="380"/>
            <w:r w:rsidRPr="00CC0733">
              <w:rPr>
                <w:rFonts w:ascii="Roboto" w:hAnsi="Roboto" w:cs="Segoe UI"/>
                <w:b/>
                <w:bCs/>
                <w:i/>
                <w:iCs/>
                <w:color w:val="333333"/>
                <w:sz w:val="22"/>
                <w:szCs w:val="22"/>
                <w:rPrChange w:id="381" w:author="Ho, Carolyn Y.,MD" w:date="2025-05-24T12:38:00Z" w16du:dateUtc="2025-05-24T16:38:00Z">
                  <w:rPr>
                    <w:rFonts w:ascii="Roboto" w:hAnsi="Roboto" w:cs="Segoe UI"/>
                    <w:i/>
                    <w:iCs/>
                    <w:color w:val="333333"/>
                    <w:sz w:val="22"/>
                    <w:szCs w:val="22"/>
                  </w:rPr>
                </w:rPrChange>
              </w:rPr>
              <w:t> </w:t>
            </w:r>
            <w:r w:rsidRPr="00CC0733">
              <w:rPr>
                <w:rFonts w:ascii="Roboto" w:hAnsi="Roboto" w:cs="Segoe UI"/>
                <w:b/>
                <w:bCs/>
                <w:i/>
                <w:iCs/>
                <w:color w:val="333333"/>
                <w:sz w:val="22"/>
                <w:szCs w:val="22"/>
                <w:rPrChange w:id="382" w:author="Ho, Carolyn Y.,MD" w:date="2025-05-24T12:38:00Z" w16du:dateUtc="2025-05-24T16:38:00Z">
                  <w:rPr>
                    <w:rFonts w:ascii="Roboto" w:hAnsi="Roboto" w:cs="Segoe UI"/>
                    <w:color w:val="333333"/>
                    <w:sz w:val="22"/>
                    <w:szCs w:val="22"/>
                  </w:rPr>
                </w:rPrChange>
              </w:rPr>
              <w:t>Unknown</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83" w:author="Ho, Carolyn Y.,MD" w:date="2025-05-24T12:38:00Z" w16du:dateUtc="2025-05-24T16:38:00Z">
              <w:tcPr>
                <w:tcW w:w="2511"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3382ACDF" w:rsidR="008D5633" w:rsidRPr="00CC0733" w:rsidRDefault="008D5633" w:rsidP="008D5633">
            <w:pPr>
              <w:spacing w:line="360" w:lineRule="auto"/>
              <w:ind w:left="150" w:right="150"/>
              <w:jc w:val="center"/>
              <w:rPr>
                <w:rFonts w:ascii="Roboto" w:hAnsi="Roboto" w:cs="Segoe UI"/>
                <w:b/>
                <w:bCs/>
                <w:i/>
                <w:iCs/>
                <w:color w:val="333333"/>
                <w:sz w:val="22"/>
                <w:szCs w:val="22"/>
                <w:rPrChange w:id="384" w:author="Ho, Carolyn Y.,MD" w:date="2025-05-24T12:38:00Z" w16du:dateUtc="2025-05-24T16:38:00Z">
                  <w:rPr>
                    <w:rFonts w:ascii="Roboto" w:hAnsi="Roboto" w:cs="Segoe UI"/>
                    <w:color w:val="333333"/>
                    <w:sz w:val="22"/>
                    <w:szCs w:val="22"/>
                  </w:rPr>
                </w:rPrChange>
              </w:rPr>
            </w:pPr>
            <w:r w:rsidRPr="00CC0733">
              <w:rPr>
                <w:rFonts w:ascii="Roboto" w:hAnsi="Roboto" w:cs="Segoe UI"/>
                <w:b/>
                <w:bCs/>
                <w:i/>
                <w:iCs/>
                <w:color w:val="333333"/>
                <w:sz w:val="22"/>
                <w:szCs w:val="22"/>
                <w:rPrChange w:id="385" w:author="Ho, Carolyn Y.,MD" w:date="2025-05-24T12:38:00Z" w16du:dateUtc="2025-05-24T16:38:00Z">
                  <w:rPr>
                    <w:rFonts w:ascii="Roboto" w:hAnsi="Roboto" w:cs="Segoe UI"/>
                    <w:color w:val="333333"/>
                    <w:sz w:val="22"/>
                    <w:szCs w:val="22"/>
                  </w:rPr>
                </w:rPrChange>
              </w:rPr>
              <w:t xml:space="preserve">26 </w:t>
            </w:r>
            <w:r w:rsidRPr="00CC0733">
              <w:rPr>
                <w:rFonts w:ascii="Roboto" w:hAnsi="Roboto" w:cs="Segoe UI"/>
                <w:b/>
                <w:bCs/>
                <w:color w:val="333333"/>
                <w:sz w:val="22"/>
                <w:szCs w:val="22"/>
                <w:rPrChange w:id="386" w:author="Ho, Carolyn Y.,MD" w:date="2025-05-24T12:38:00Z" w16du:dateUtc="2025-05-24T16:38:00Z">
                  <w:rPr>
                    <w:rFonts w:ascii="Roboto" w:hAnsi="Roboto" w:cs="Segoe UI"/>
                    <w:color w:val="333333"/>
                    <w:sz w:val="22"/>
                    <w:szCs w:val="22"/>
                  </w:rPr>
                </w:rPrChange>
              </w:rPr>
              <w:t>(8</w:t>
            </w:r>
            <w:del w:id="387" w:author="Ho, Carolyn Y.,MD" w:date="2025-05-24T12:37:00Z" w16du:dateUtc="2025-05-24T16:37:00Z">
              <w:r w:rsidRPr="00CC0733" w:rsidDel="00CC0733">
                <w:rPr>
                  <w:rFonts w:ascii="Roboto" w:hAnsi="Roboto" w:cs="Segoe UI"/>
                  <w:b/>
                  <w:bCs/>
                  <w:color w:val="333333"/>
                  <w:sz w:val="22"/>
                  <w:szCs w:val="22"/>
                  <w:rPrChange w:id="388" w:author="Ho, Carolyn Y.,MD" w:date="2025-05-24T12:38:00Z" w16du:dateUtc="2025-05-24T16:38:00Z">
                    <w:rPr>
                      <w:rFonts w:ascii="Roboto" w:hAnsi="Roboto" w:cs="Segoe UI"/>
                      <w:color w:val="333333"/>
                      <w:sz w:val="22"/>
                      <w:szCs w:val="22"/>
                    </w:rPr>
                  </w:rPrChange>
                </w:rPr>
                <w:delText>.1</w:delText>
              </w:r>
            </w:del>
            <w:r w:rsidRPr="00CC0733">
              <w:rPr>
                <w:rFonts w:ascii="Roboto" w:hAnsi="Roboto" w:cs="Segoe UI"/>
                <w:b/>
                <w:bCs/>
                <w:i/>
                <w:iCs/>
                <w:color w:val="333333"/>
                <w:sz w:val="22"/>
                <w:szCs w:val="22"/>
                <w:rPrChange w:id="389" w:author="Ho, Carolyn Y.,MD" w:date="2025-05-24T12:38:00Z" w16du:dateUtc="2025-05-24T16:38:00Z">
                  <w:rPr>
                    <w:rFonts w:ascii="Roboto" w:hAnsi="Roboto" w:cs="Segoe UI"/>
                    <w:color w:val="333333"/>
                    <w:sz w:val="22"/>
                    <w:szCs w:val="22"/>
                  </w:rPr>
                </w:rPrChange>
              </w:rPr>
              <w:t>%</w:t>
            </w:r>
            <w:ins w:id="390" w:author="Ho, Carolyn Y.,MD" w:date="2025-05-24T12:37:00Z" w16du:dateUtc="2025-05-24T16:37:00Z">
              <w:r w:rsidR="00CC0733" w:rsidRPr="00CC0733">
                <w:rPr>
                  <w:rFonts w:ascii="Roboto" w:hAnsi="Roboto" w:cs="Segoe UI"/>
                  <w:b/>
                  <w:bCs/>
                  <w:i/>
                  <w:iCs/>
                  <w:color w:val="333333"/>
                  <w:sz w:val="22"/>
                  <w:szCs w:val="22"/>
                  <w:rPrChange w:id="391" w:author="Ho, Carolyn Y.,MD" w:date="2025-05-24T12:38:00Z" w16du:dateUtc="2025-05-24T16:38:00Z">
                    <w:rPr>
                      <w:rFonts w:ascii="Roboto" w:hAnsi="Roboto" w:cs="Segoe UI"/>
                      <w:b/>
                      <w:bCs/>
                      <w:i/>
                      <w:iCs/>
                      <w:color w:val="333333"/>
                      <w:sz w:val="22"/>
                      <w:szCs w:val="22"/>
                      <w:highlight w:val="yellow"/>
                    </w:rPr>
                  </w:rPrChange>
                </w:rPr>
                <w:t xml:space="preserve"> of deaths</w:t>
              </w:r>
            </w:ins>
            <w:r w:rsidRPr="00CC0733">
              <w:rPr>
                <w:rFonts w:ascii="Roboto" w:hAnsi="Roboto" w:cs="Segoe UI"/>
                <w:b/>
                <w:bCs/>
                <w:i/>
                <w:iCs/>
                <w:color w:val="333333"/>
                <w:sz w:val="22"/>
                <w:szCs w:val="22"/>
                <w:rPrChange w:id="392" w:author="Ho, Carolyn Y.,MD" w:date="2025-05-24T12:38:00Z" w16du:dateUtc="2025-05-24T16:38:00Z">
                  <w:rPr>
                    <w:rFonts w:ascii="Roboto" w:hAnsi="Roboto" w:cs="Segoe UI"/>
                    <w:color w:val="333333"/>
                    <w:sz w:val="22"/>
                    <w:szCs w:val="22"/>
                  </w:rPr>
                </w:rPrChange>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3" w:author="Ho, Carolyn Y.,MD" w:date="2025-05-24T12:38:00Z" w16du:dateUtc="2025-05-24T16:38:00Z">
              <w:tcPr>
                <w:tcW w:w="2513"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44516FD2" w:rsidR="008D5633" w:rsidRPr="00CC0733" w:rsidRDefault="008D5633" w:rsidP="008D5633">
            <w:pPr>
              <w:spacing w:line="360" w:lineRule="auto"/>
              <w:ind w:left="150" w:right="150"/>
              <w:jc w:val="center"/>
              <w:rPr>
                <w:rFonts w:ascii="Roboto" w:hAnsi="Roboto" w:cs="Segoe UI"/>
                <w:b/>
                <w:bCs/>
                <w:i/>
                <w:iCs/>
                <w:color w:val="333333"/>
                <w:sz w:val="22"/>
                <w:szCs w:val="22"/>
                <w:rPrChange w:id="394" w:author="Ho, Carolyn Y.,MD" w:date="2025-05-24T12:38:00Z" w16du:dateUtc="2025-05-24T16:38:00Z">
                  <w:rPr>
                    <w:rFonts w:ascii="Roboto" w:hAnsi="Roboto" w:cs="Segoe UI"/>
                    <w:color w:val="333333"/>
                    <w:sz w:val="22"/>
                    <w:szCs w:val="22"/>
                  </w:rPr>
                </w:rPrChange>
              </w:rPr>
            </w:pPr>
            <w:r w:rsidRPr="00CC0733">
              <w:rPr>
                <w:rFonts w:ascii="Roboto" w:hAnsi="Roboto" w:cs="Segoe UI"/>
                <w:b/>
                <w:bCs/>
                <w:i/>
                <w:iCs/>
                <w:color w:val="333333"/>
                <w:sz w:val="22"/>
                <w:szCs w:val="22"/>
                <w:rPrChange w:id="395" w:author="Ho, Carolyn Y.,MD" w:date="2025-05-24T12:38:00Z" w16du:dateUtc="2025-05-24T16:38:00Z">
                  <w:rPr>
                    <w:rFonts w:ascii="Roboto" w:hAnsi="Roboto" w:cs="Segoe UI"/>
                    <w:color w:val="333333"/>
                    <w:sz w:val="22"/>
                    <w:szCs w:val="22"/>
                  </w:rPr>
                </w:rPrChange>
              </w:rPr>
              <w:t>18 (</w:t>
            </w:r>
            <w:r w:rsidRPr="00CC0733">
              <w:rPr>
                <w:rFonts w:ascii="Roboto" w:hAnsi="Roboto" w:cs="Segoe UI"/>
                <w:b/>
                <w:bCs/>
                <w:color w:val="333333"/>
                <w:sz w:val="22"/>
                <w:szCs w:val="22"/>
                <w:rPrChange w:id="396" w:author="Ho, Carolyn Y.,MD" w:date="2025-05-24T12:38:00Z" w16du:dateUtc="2025-05-24T16:38:00Z">
                  <w:rPr>
                    <w:rFonts w:ascii="Roboto" w:hAnsi="Roboto" w:cs="Segoe UI"/>
                    <w:color w:val="333333"/>
                    <w:sz w:val="22"/>
                    <w:szCs w:val="22"/>
                  </w:rPr>
                </w:rPrChange>
              </w:rPr>
              <w:t>6.3</w:t>
            </w:r>
            <w:r w:rsidRPr="00CC0733">
              <w:rPr>
                <w:rFonts w:ascii="Roboto" w:hAnsi="Roboto" w:cs="Segoe UI"/>
                <w:b/>
                <w:bCs/>
                <w:i/>
                <w:iCs/>
                <w:color w:val="333333"/>
                <w:sz w:val="22"/>
                <w:szCs w:val="22"/>
                <w:rPrChange w:id="397" w:author="Ho, Carolyn Y.,MD" w:date="2025-05-24T12:38:00Z" w16du:dateUtc="2025-05-24T16:38:00Z">
                  <w:rPr>
                    <w:rFonts w:ascii="Roboto" w:hAnsi="Roboto" w:cs="Segoe UI"/>
                    <w:color w:val="333333"/>
                    <w:sz w:val="22"/>
                    <w:szCs w:val="22"/>
                  </w:rPr>
                </w:rPrChange>
              </w:rPr>
              <w:t>%</w:t>
            </w:r>
            <w:ins w:id="398" w:author="Ho, Carolyn Y.,MD" w:date="2025-05-24T12:37:00Z" w16du:dateUtc="2025-05-24T16:37:00Z">
              <w:r w:rsidR="00CC0733" w:rsidRPr="00CC0733">
                <w:rPr>
                  <w:rFonts w:ascii="Roboto" w:hAnsi="Roboto" w:cs="Segoe UI"/>
                  <w:b/>
                  <w:bCs/>
                  <w:i/>
                  <w:iCs/>
                  <w:color w:val="333333"/>
                  <w:sz w:val="22"/>
                  <w:szCs w:val="22"/>
                  <w:rPrChange w:id="399" w:author="Ho, Carolyn Y.,MD" w:date="2025-05-24T12:38:00Z" w16du:dateUtc="2025-05-24T16:38:00Z">
                    <w:rPr>
                      <w:rFonts w:ascii="Roboto" w:hAnsi="Roboto" w:cs="Segoe UI"/>
                      <w:b/>
                      <w:bCs/>
                      <w:i/>
                      <w:iCs/>
                      <w:color w:val="333333"/>
                      <w:sz w:val="22"/>
                      <w:szCs w:val="22"/>
                      <w:highlight w:val="yellow"/>
                    </w:rPr>
                  </w:rPrChange>
                </w:rPr>
                <w:t xml:space="preserve"> of </w:t>
              </w:r>
            </w:ins>
            <w:ins w:id="400" w:author="Ho, Carolyn Y.,MD" w:date="2025-05-24T12:38:00Z" w16du:dateUtc="2025-05-24T16:38:00Z">
              <w:r w:rsidR="00CC0733" w:rsidRPr="00CC0733">
                <w:rPr>
                  <w:rFonts w:ascii="Roboto" w:hAnsi="Roboto" w:cs="Segoe UI"/>
                  <w:b/>
                  <w:bCs/>
                  <w:i/>
                  <w:iCs/>
                  <w:color w:val="333333"/>
                  <w:sz w:val="22"/>
                  <w:szCs w:val="22"/>
                  <w:rPrChange w:id="401" w:author="Ho, Carolyn Y.,MD" w:date="2025-05-24T12:38:00Z" w16du:dateUtc="2025-05-24T16:38:00Z">
                    <w:rPr>
                      <w:rFonts w:ascii="Roboto" w:hAnsi="Roboto" w:cs="Segoe UI"/>
                      <w:b/>
                      <w:bCs/>
                      <w:i/>
                      <w:iCs/>
                      <w:color w:val="333333"/>
                      <w:sz w:val="22"/>
                      <w:szCs w:val="22"/>
                      <w:highlight w:val="yellow"/>
                    </w:rPr>
                  </w:rPrChange>
                </w:rPr>
                <w:t>deaths</w:t>
              </w:r>
            </w:ins>
            <w:r w:rsidRPr="00CC0733">
              <w:rPr>
                <w:rFonts w:ascii="Roboto" w:hAnsi="Roboto" w:cs="Segoe UI"/>
                <w:b/>
                <w:bCs/>
                <w:i/>
                <w:iCs/>
                <w:color w:val="333333"/>
                <w:sz w:val="22"/>
                <w:szCs w:val="22"/>
                <w:rPrChange w:id="402" w:author="Ho, Carolyn Y.,MD" w:date="2025-05-24T12:38:00Z" w16du:dateUtc="2025-05-24T16:38:00Z">
                  <w:rPr>
                    <w:rFonts w:ascii="Roboto" w:hAnsi="Roboto" w:cs="Segoe UI"/>
                    <w:color w:val="333333"/>
                    <w:sz w:val="22"/>
                    <w:szCs w:val="22"/>
                  </w:rPr>
                </w:rPrChange>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03" w:author="Ho, Carolyn Y.,MD" w:date="2025-05-24T12:38:00Z" w16du:dateUtc="2025-05-24T16:38:00Z">
              <w:tcPr>
                <w:tcW w:w="0" w:type="auto"/>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0E3F0956" w:rsidR="008D5633" w:rsidRPr="00CC0733" w:rsidRDefault="008D5633" w:rsidP="008D5633">
            <w:pPr>
              <w:spacing w:line="360" w:lineRule="auto"/>
              <w:ind w:left="150" w:right="150"/>
              <w:jc w:val="center"/>
              <w:rPr>
                <w:rFonts w:ascii="Roboto" w:hAnsi="Roboto" w:cs="Segoe UI"/>
                <w:b/>
                <w:bCs/>
                <w:i/>
                <w:iCs/>
                <w:color w:val="333333"/>
                <w:sz w:val="22"/>
                <w:szCs w:val="22"/>
                <w:rPrChange w:id="404" w:author="Ho, Carolyn Y.,MD" w:date="2025-05-24T12:38:00Z" w16du:dateUtc="2025-05-24T16:38:00Z">
                  <w:rPr>
                    <w:rFonts w:ascii="Roboto" w:hAnsi="Roboto" w:cs="Segoe UI"/>
                    <w:color w:val="333333"/>
                    <w:sz w:val="22"/>
                    <w:szCs w:val="22"/>
                  </w:rPr>
                </w:rPrChange>
              </w:rPr>
            </w:pPr>
            <w:r w:rsidRPr="00CC0733">
              <w:rPr>
                <w:rFonts w:ascii="Roboto" w:hAnsi="Roboto" w:cs="Segoe UI"/>
                <w:b/>
                <w:bCs/>
                <w:i/>
                <w:iCs/>
                <w:color w:val="333333"/>
                <w:sz w:val="22"/>
                <w:szCs w:val="22"/>
                <w:rPrChange w:id="405" w:author="Ho, Carolyn Y.,MD" w:date="2025-05-24T12:38:00Z" w16du:dateUtc="2025-05-24T16:38:00Z">
                  <w:rPr>
                    <w:rFonts w:ascii="Roboto" w:hAnsi="Roboto" w:cs="Segoe UI"/>
                    <w:color w:val="333333"/>
                    <w:sz w:val="22"/>
                    <w:szCs w:val="22"/>
                  </w:rPr>
                </w:rPrChange>
              </w:rPr>
              <w:t>0.29</w:t>
            </w:r>
            <w:commentRangeEnd w:id="379"/>
            <w:r w:rsidRPr="00CC0733">
              <w:rPr>
                <w:rStyle w:val="Kommentarhenvisning"/>
                <w:b/>
                <w:bCs/>
                <w:i/>
                <w:iCs/>
                <w:lang w:val="en-US" w:eastAsia="en-US"/>
                <w:rPrChange w:id="406" w:author="Ho, Carolyn Y.,MD" w:date="2025-05-24T12:38:00Z" w16du:dateUtc="2025-05-24T16:38:00Z">
                  <w:rPr>
                    <w:rStyle w:val="Kommentarhenvisning"/>
                    <w:lang w:val="en-US" w:eastAsia="en-US"/>
                  </w:rPr>
                </w:rPrChange>
              </w:rPr>
              <w:commentReference w:id="379"/>
            </w:r>
            <w:r w:rsidR="0055147E">
              <w:rPr>
                <w:rStyle w:val="Kommentarhenvisning"/>
                <w:lang w:val="en-US" w:eastAsia="en-US"/>
              </w:rPr>
              <w:commentReference w:id="380"/>
            </w:r>
          </w:p>
        </w:tc>
      </w:tr>
    </w:tbl>
    <w:commentRangeEnd w:id="380"/>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gramStart"/>
      <w:r w:rsidRPr="008346CE">
        <w:rPr>
          <w:rFonts w:ascii="Roboto" w:hAnsi="Roboto"/>
          <w:color w:val="000000"/>
          <w:sz w:val="22"/>
          <w:szCs w:val="22"/>
          <w:lang w:val="en-US"/>
        </w:rPr>
        <w:t>sarcomeric  and</w:t>
      </w:r>
      <w:proofErr w:type="gramEnd"/>
      <w:r w:rsidRPr="008346CE">
        <w:rPr>
          <w:rFonts w:ascii="Roboto" w:hAnsi="Roboto"/>
          <w:color w:val="000000"/>
          <w:sz w:val="22"/>
          <w:szCs w:val="22"/>
          <w:lang w:val="en-US"/>
        </w:rPr>
        <w:t xml:space="preserve"> non‐sarcomeric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r w:rsidRPr="0084459B">
        <w:rPr>
          <w:rFonts w:ascii="Roboto" w:hAnsi="Roboto"/>
          <w:b/>
          <w:bCs/>
        </w:rPr>
        <w:lastRenderedPageBreak/>
        <w:t xml:space="preserve">Figure </w:t>
      </w:r>
      <w:r w:rsidR="004754E7" w:rsidRPr="0084459B">
        <w:rPr>
          <w:rFonts w:ascii="Roboto" w:hAnsi="Roboto"/>
          <w:b/>
          <w:bCs/>
        </w:rPr>
        <w:t>2</w:t>
      </w:r>
      <w:r w:rsidRPr="0084459B">
        <w:rPr>
          <w:rFonts w:ascii="Roboto" w:hAnsi="Roboto"/>
        </w:rPr>
        <w:t xml:space="preserve"> </w:t>
      </w:r>
    </w:p>
    <w:p w14:paraId="471F7107" w14:textId="378DE9E1" w:rsidR="00CE073C" w:rsidRPr="0084459B" w:rsidRDefault="000F0482"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23892805" wp14:editId="1DA4F4C5">
            <wp:extent cx="6058535" cy="4440555"/>
            <wp:effectExtent l="0" t="0" r="0" b="4445"/>
            <wp:docPr id="1659022238" name="Billede 1"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22238" name="Billede 1" descr="Et billede, der indeholder tekst, skærmbillede, diagram, Kurv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xml:space="preserve">-,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5A32FDFD" w:rsidR="00EF599A" w:rsidRDefault="00A8104F" w:rsidP="0067560E">
      <w:pPr>
        <w:spacing w:line="276" w:lineRule="auto"/>
        <w:rPr>
          <w:rFonts w:ascii="Roboto" w:hAnsi="Roboto"/>
        </w:rPr>
      </w:pPr>
      <w:r>
        <w:rPr>
          <w:rFonts w:ascii="Roboto" w:hAnsi="Roboto"/>
          <w:noProof/>
          <w14:ligatures w14:val="standardContextual"/>
        </w:rPr>
        <w:drawing>
          <wp:inline distT="0" distB="0" distL="0" distR="0" wp14:anchorId="6F214396" wp14:editId="02004366">
            <wp:extent cx="5158154" cy="7093885"/>
            <wp:effectExtent l="0" t="0" r="0" b="5715"/>
            <wp:docPr id="819512734"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12734" name="Billede 1" descr="Et billede, der indeholder tekst, skærmbillede, diagram, linje/række&#10;&#10;AI-genereret indhold kan være ukorrek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7468" cy="7134200"/>
                    </a:xfrm>
                    <a:prstGeom prst="rect">
                      <a:avLst/>
                    </a:prstGeom>
                  </pic:spPr>
                </pic:pic>
              </a:graphicData>
            </a:graphic>
          </wp:inline>
        </w:drawing>
      </w:r>
    </w:p>
    <w:p w14:paraId="21460666" w14:textId="77777777" w:rsidR="00E0371F" w:rsidRDefault="00EF6167">
      <w:pPr>
        <w:rPr>
          <w:ins w:id="407" w:author="Christoffer Vissing" w:date="2025-05-29T01:15:00Z" w16du:dateUtc="2025-05-28T23:15:00Z"/>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ins w:id="408" w:author="Christoffer Vissing" w:date="2025-05-29T01:15:00Z" w16du:dateUtc="2025-05-28T23:15:00Z"/>
          <w:rFonts w:ascii="Roboto" w:hAnsi="Roboto"/>
          <w:sz w:val="22"/>
          <w:szCs w:val="22"/>
          <w:lang w:val="en-US"/>
        </w:rPr>
      </w:pPr>
      <w:ins w:id="409" w:author="Christoffer Vissing" w:date="2025-05-29T01:15:00Z" w16du:dateUtc="2025-05-28T23:15:00Z">
        <w:r>
          <w:rPr>
            <w:rFonts w:ascii="Roboto" w:hAnsi="Roboto"/>
            <w:sz w:val="22"/>
            <w:szCs w:val="22"/>
            <w:lang w:val="en-US"/>
          </w:rPr>
          <w:br w:type="page"/>
        </w:r>
      </w:ins>
    </w:p>
    <w:p w14:paraId="2413A455" w14:textId="77777777" w:rsidR="00E0371F" w:rsidRDefault="00E0371F" w:rsidP="00E0371F">
      <w:pPr>
        <w:spacing w:line="480" w:lineRule="auto"/>
        <w:rPr>
          <w:ins w:id="410" w:author="Christoffer Vissing" w:date="2025-05-29T01:15:00Z" w16du:dateUtc="2025-05-28T23:15:00Z"/>
          <w:rFonts w:ascii="Roboto" w:hAnsi="Roboto"/>
          <w:b/>
          <w:bCs/>
        </w:rPr>
      </w:pPr>
      <w:proofErr w:type="spellStart"/>
      <w:ins w:id="411" w:author="Christoffer Vissing" w:date="2025-05-29T01:15:00Z" w16du:dateUtc="2025-05-28T23:15:00Z">
        <w:r>
          <w:rPr>
            <w:rFonts w:ascii="Roboto" w:hAnsi="Roboto"/>
            <w:b/>
            <w:bCs/>
          </w:rPr>
          <w:lastRenderedPageBreak/>
          <w:t>Figure</w:t>
        </w:r>
        <w:proofErr w:type="spellEnd"/>
        <w:r>
          <w:rPr>
            <w:rFonts w:ascii="Roboto" w:hAnsi="Roboto"/>
            <w:b/>
            <w:bCs/>
          </w:rPr>
          <w:t xml:space="preserve"> 4:</w:t>
        </w:r>
      </w:ins>
    </w:p>
    <w:p w14:paraId="20940A93" w14:textId="77777777" w:rsidR="00E0371F" w:rsidRDefault="00E0371F" w:rsidP="00E0371F">
      <w:pPr>
        <w:rPr>
          <w:ins w:id="412" w:author="Christoffer Vissing" w:date="2025-05-29T01:15:00Z" w16du:dateUtc="2025-05-28T23:15:00Z"/>
          <w:rFonts w:ascii="Roboto" w:hAnsi="Roboto"/>
          <w:b/>
          <w:bCs/>
        </w:rPr>
      </w:pPr>
      <w:ins w:id="413" w:author="Christoffer Vissing" w:date="2025-05-29T01:15:00Z" w16du:dateUtc="2025-05-28T23:15:00Z">
        <w:r>
          <w:rPr>
            <w:rFonts w:ascii="Roboto" w:hAnsi="Roboto"/>
            <w:b/>
            <w:bCs/>
            <w:noProof/>
            <w14:ligatures w14:val="standardContextual"/>
          </w:rPr>
          <w:drawing>
            <wp:inline distT="0" distB="0" distL="0" distR="0" wp14:anchorId="78FC7C3F" wp14:editId="025857C4">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ins>
    </w:p>
    <w:p w14:paraId="01187954" w14:textId="6A667DFE" w:rsidR="00EF6167" w:rsidRPr="00EF6167" w:rsidRDefault="00E0371F" w:rsidP="00E0371F">
      <w:pPr>
        <w:rPr>
          <w:rFonts w:ascii="Roboto" w:hAnsi="Roboto"/>
          <w:i/>
          <w:iCs/>
          <w:sz w:val="22"/>
          <w:szCs w:val="22"/>
          <w:lang w:val="en-US"/>
        </w:rPr>
      </w:pPr>
      <w:ins w:id="414" w:author="Christoffer Vissing" w:date="2025-05-29T01:15:00Z" w16du:dateUtc="2025-05-28T23:15:00Z">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ins>
      <w:r w:rsidR="00EF6167" w:rsidRPr="00EF6167">
        <w:rPr>
          <w:rFonts w:ascii="Roboto" w:hAnsi="Roboto"/>
          <w:b/>
          <w:bCs/>
          <w:lang w:val="en-US"/>
        </w:rPr>
        <w:br w:type="page"/>
      </w:r>
    </w:p>
    <w:p w14:paraId="12550DC8" w14:textId="6D1DAB32"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ins w:id="415" w:author="Christoffer Vissing" w:date="2025-05-29T01:15:00Z" w16du:dateUtc="2025-05-28T23:15:00Z">
        <w:r w:rsidR="00E0371F">
          <w:rPr>
            <w:rFonts w:ascii="Roboto" w:hAnsi="Roboto"/>
            <w:b/>
            <w:bCs/>
          </w:rPr>
          <w:t>5</w:t>
        </w:r>
      </w:ins>
      <w:del w:id="416" w:author="Christoffer Vissing" w:date="2025-05-29T01:15:00Z" w16du:dateUtc="2025-05-28T23:15:00Z">
        <w:r w:rsidR="00CE073C" w:rsidDel="00E0371F">
          <w:rPr>
            <w:rFonts w:ascii="Roboto" w:hAnsi="Roboto"/>
            <w:b/>
            <w:bCs/>
          </w:rPr>
          <w:delText>4</w:delText>
        </w:r>
      </w:del>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D74F597"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ins w:id="417" w:author="Christoffer Vissing" w:date="2025-05-29T01:15:00Z" w16du:dateUtc="2025-05-28T23:15:00Z">
        <w:r w:rsidR="00E0371F">
          <w:rPr>
            <w:rFonts w:ascii="Roboto" w:hAnsi="Roboto"/>
            <w:b/>
            <w:bCs/>
            <w:lang w:val="en-US"/>
          </w:rPr>
          <w:t>6</w:t>
        </w:r>
      </w:ins>
      <w:del w:id="418" w:author="Christoffer Vissing" w:date="2025-05-29T01:15:00Z" w16du:dateUtc="2025-05-28T23:15:00Z">
        <w:r w:rsidR="00CE073C" w:rsidDel="00E0371F">
          <w:rPr>
            <w:rFonts w:ascii="Roboto" w:hAnsi="Roboto"/>
            <w:b/>
            <w:bCs/>
            <w:lang w:val="en-US"/>
          </w:rPr>
          <w:delText>5</w:delText>
        </w:r>
      </w:del>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4" w:author="Ho, Carolyn Y.,MD" w:date="2025-05-24T12:18:00Z" w:initials="CH">
    <w:p w14:paraId="488D3452" w14:textId="77777777" w:rsidR="002F186E" w:rsidRDefault="002A706E" w:rsidP="002F186E">
      <w:pPr>
        <w:pStyle w:val="Kommentartekst"/>
      </w:pPr>
      <w:r>
        <w:rPr>
          <w:rStyle w:val="Kommentarhenvisning"/>
        </w:rPr>
        <w:annotationRef/>
      </w:r>
      <w:r w:rsidR="002F186E">
        <w:t>Is it better to show proportion of deaths rather than proportion of the cohort?</w:t>
      </w:r>
    </w:p>
    <w:p w14:paraId="6C1CFDF6" w14:textId="77777777" w:rsidR="002F186E" w:rsidRDefault="002F186E" w:rsidP="002F186E">
      <w:pPr>
        <w:pStyle w:val="Kommentartekst"/>
      </w:pPr>
      <w:r>
        <w:t>That might be more intuitive??</w:t>
      </w:r>
    </w:p>
    <w:p w14:paraId="621C184D" w14:textId="77777777" w:rsidR="002F186E" w:rsidRDefault="002F186E" w:rsidP="002F186E">
      <w:pPr>
        <w:pStyle w:val="Kommentartekst"/>
      </w:pPr>
      <w:r>
        <w:t>It goes back and forth a bit and I think we should stick with % of deaths and change T2</w:t>
      </w:r>
    </w:p>
  </w:comment>
  <w:comment w:id="379" w:author="Ho, Carolyn Y.,MD" w:date="2025-05-24T12:02:00Z" w:initials="CH">
    <w:p w14:paraId="2A67A298" w14:textId="09D4C5B0" w:rsidR="008D5633" w:rsidRDefault="008D5633" w:rsidP="008D5633">
      <w:pPr>
        <w:pStyle w:val="Kommentartekst"/>
      </w:pPr>
      <w:r>
        <w:rPr>
          <w:rStyle w:val="Kommentarhenvisning"/>
        </w:rPr>
        <w:annotationRef/>
      </w:r>
      <w:r>
        <w:t>Why are the %’s here different from the row at the top? I think the top row is correct?</w:t>
      </w:r>
    </w:p>
    <w:p w14:paraId="64D558D0" w14:textId="77777777" w:rsidR="008D5633" w:rsidRDefault="008D5633" w:rsidP="008D5633">
      <w:pPr>
        <w:pStyle w:val="Kommentartekst"/>
      </w:pPr>
    </w:p>
    <w:p w14:paraId="37A5B651" w14:textId="77777777" w:rsidR="008D5633" w:rsidRDefault="008D5633" w:rsidP="008D5633">
      <w:pPr>
        <w:pStyle w:val="Kommentartekst"/>
      </w:pPr>
      <w:r>
        <w:t>I’d like to separate the 3 major categories and retain the subcategories under them without duplication.</w:t>
      </w:r>
    </w:p>
  </w:comment>
  <w:comment w:id="380" w:author="Christoffer Vissing" w:date="2025-05-29T01:58:00Z" w:initials="CRV">
    <w:p w14:paraId="756485BA" w14:textId="77777777" w:rsidR="0055147E" w:rsidRDefault="0055147E" w:rsidP="0055147E">
      <w:r>
        <w:rPr>
          <w:rStyle w:val="Kommentarhenvisning"/>
        </w:rPr>
        <w:annotationRef/>
      </w:r>
      <w:r>
        <w:rPr>
          <w:sz w:val="20"/>
          <w:szCs w:val="20"/>
          <w:lang w:val="en-US" w:eastAsia="en-US"/>
        </w:rPr>
        <w:t>I like this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1C184D" w15:done="0"/>
  <w15:commentEx w15:paraId="37A5B651" w15:done="0"/>
  <w15:commentEx w15:paraId="756485BA" w15:paraIdParent="37A5B6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944F24" w16cex:dateUtc="2025-05-24T16:18:00Z"/>
  <w16cex:commentExtensible w16cex:durableId="5DAE8746" w16cex:dateUtc="2025-05-24T16:02:00Z"/>
  <w16cex:commentExtensible w16cex:durableId="6858203D" w16cex:dateUtc="2025-05-28T2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1C184D" w16cid:durableId="14944F24"/>
  <w16cid:commentId w16cid:paraId="37A5B651" w16cid:durableId="5DAE8746"/>
  <w16cid:commentId w16cid:paraId="756485BA" w16cid:durableId="685820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158A3" w14:textId="77777777" w:rsidR="00BC06CF" w:rsidRDefault="00BC06CF">
      <w:r>
        <w:separator/>
      </w:r>
    </w:p>
  </w:endnote>
  <w:endnote w:type="continuationSeparator" w:id="0">
    <w:p w14:paraId="1152FE8F" w14:textId="77777777" w:rsidR="00BC06CF" w:rsidRDefault="00BC0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BA6727" w14:textId="77777777" w:rsidR="00BC06CF" w:rsidRDefault="00BC06CF">
      <w:r>
        <w:separator/>
      </w:r>
    </w:p>
  </w:footnote>
  <w:footnote w:type="continuationSeparator" w:id="0">
    <w:p w14:paraId="25196B56" w14:textId="77777777" w:rsidR="00BC06CF" w:rsidRDefault="00BC06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o, Carolyn Y.,MD">
    <w15:presenceInfo w15:providerId="AD" w15:userId="S::cho@bwh.harvard.edu::fb697271-ea8d-4cac-b506-842628907a6b"/>
  </w15:person>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626C"/>
    <w:rsid w:val="0007751F"/>
    <w:rsid w:val="00080A63"/>
    <w:rsid w:val="00083068"/>
    <w:rsid w:val="0008357F"/>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641C"/>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62103"/>
    <w:rsid w:val="007621F1"/>
    <w:rsid w:val="007625E0"/>
    <w:rsid w:val="00765BB7"/>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39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3985"/>
    <w:rsid w:val="00B64860"/>
    <w:rsid w:val="00B6657A"/>
    <w:rsid w:val="00B709BF"/>
    <w:rsid w:val="00B70C24"/>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4050"/>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tiff"/><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9</Pages>
  <Words>19720</Words>
  <Characters>120293</Characters>
  <Application>Microsoft Office Word</Application>
  <DocSecurity>0</DocSecurity>
  <Lines>1002</Lines>
  <Paragraphs>27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97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5-28T23:58:00Z</dcterms:created>
  <dcterms:modified xsi:type="dcterms:W3CDTF">2025-05-29T00: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